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86C136" w14:textId="77777777" w:rsidR="00B17532" w:rsidRPr="00E56126" w:rsidRDefault="00B17532" w:rsidP="00B17532">
      <w:pPr>
        <w:spacing w:line="360" w:lineRule="auto"/>
        <w:jc w:val="center"/>
        <w:rPr>
          <w:rFonts w:ascii="Times New Roman" w:hAnsi="Times New Roman" w:cs="Times New Roman"/>
          <w:sz w:val="36"/>
          <w:szCs w:val="40"/>
        </w:rPr>
      </w:pPr>
      <w:r w:rsidRPr="00E56126">
        <w:rPr>
          <w:rFonts w:ascii="Times New Roman" w:hAnsi="Times New Roman" w:cs="Times New Roman"/>
          <w:sz w:val="36"/>
          <w:szCs w:val="40"/>
        </w:rPr>
        <w:t>Carbon Border Adjustment Mechanism: A Systematic Literature Review of the Latest Developments</w:t>
      </w:r>
    </w:p>
    <w:p w14:paraId="44AF11AE" w14:textId="77777777" w:rsidR="00B17532" w:rsidRPr="00B17532" w:rsidRDefault="00B17532" w:rsidP="00B17532">
      <w:pPr>
        <w:spacing w:line="360" w:lineRule="auto"/>
        <w:jc w:val="center"/>
        <w:rPr>
          <w:rFonts w:ascii="Times New Roman" w:hAnsi="Times New Roman" w:cs="Times New Roman"/>
          <w:sz w:val="28"/>
          <w:szCs w:val="32"/>
        </w:rPr>
      </w:pPr>
      <w:r w:rsidRPr="00B17532">
        <w:rPr>
          <w:rFonts w:ascii="Times New Roman" w:hAnsi="Times New Roman" w:cs="Times New Roman"/>
          <w:sz w:val="28"/>
          <w:szCs w:val="32"/>
        </w:rPr>
        <w:t>Jiarui Zhong</w:t>
      </w:r>
      <w:r w:rsidRPr="00B17532">
        <w:rPr>
          <w:rFonts w:ascii="Times New Roman" w:eastAsiaTheme="minorHAnsi" w:hAnsi="Times New Roman" w:cs="Times New Roman"/>
          <w:sz w:val="28"/>
          <w:szCs w:val="32"/>
          <w:vertAlign w:val="superscript"/>
        </w:rPr>
        <w:t>§</w:t>
      </w:r>
      <w:r w:rsidRPr="00B17532">
        <w:rPr>
          <w:rFonts w:ascii="Times New Roman" w:hAnsi="Times New Roman" w:cs="Times New Roman"/>
          <w:sz w:val="28"/>
          <w:szCs w:val="32"/>
        </w:rPr>
        <w:t xml:space="preserve">, and </w:t>
      </w:r>
      <w:proofErr w:type="spellStart"/>
      <w:r w:rsidRPr="00B17532">
        <w:rPr>
          <w:rFonts w:ascii="Times New Roman" w:hAnsi="Times New Roman" w:cs="Times New Roman"/>
          <w:sz w:val="28"/>
          <w:szCs w:val="32"/>
        </w:rPr>
        <w:t>Jiansuo</w:t>
      </w:r>
      <w:proofErr w:type="spellEnd"/>
      <w:r w:rsidRPr="00B17532">
        <w:rPr>
          <w:rFonts w:ascii="Times New Roman" w:hAnsi="Times New Roman" w:cs="Times New Roman"/>
          <w:sz w:val="28"/>
          <w:szCs w:val="32"/>
        </w:rPr>
        <w:t xml:space="preserve"> Pei</w:t>
      </w:r>
      <w:r w:rsidRPr="00B17532">
        <w:rPr>
          <w:rFonts w:ascii="Times New Roman" w:hAnsi="Times New Roman" w:cs="Times New Roman"/>
          <w:sz w:val="28"/>
          <w:szCs w:val="32"/>
          <w:vertAlign w:val="superscript"/>
        </w:rPr>
        <w:t>#</w:t>
      </w:r>
    </w:p>
    <w:p w14:paraId="0B460A9E" w14:textId="77777777" w:rsidR="00B17532" w:rsidRPr="00B17532" w:rsidRDefault="00B17532" w:rsidP="00B17532">
      <w:pPr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B17532">
        <w:rPr>
          <w:rFonts w:ascii="Times New Roman" w:hAnsi="Times New Roman" w:cs="Times New Roman"/>
          <w:sz w:val="24"/>
          <w:szCs w:val="28"/>
        </w:rPr>
        <w:t>(</w:t>
      </w:r>
      <w:r w:rsidRPr="00B17532">
        <w:rPr>
          <w:rFonts w:ascii="Times New Roman" w:eastAsiaTheme="minorHAnsi" w:hAnsi="Times New Roman" w:cs="Times New Roman"/>
          <w:sz w:val="24"/>
          <w:szCs w:val="28"/>
        </w:rPr>
        <w:t>§</w:t>
      </w:r>
      <w:r w:rsidRPr="00B17532">
        <w:rPr>
          <w:rFonts w:ascii="Times New Roman" w:hAnsi="Times New Roman" w:cs="Times New Roman"/>
          <w:sz w:val="24"/>
          <w:szCs w:val="28"/>
        </w:rPr>
        <w:t>. Martin Luther University Halle-Wittenberg; Research Academy Chengdu (UIBE);</w:t>
      </w:r>
    </w:p>
    <w:p w14:paraId="1912110A" w14:textId="77777777" w:rsidR="00B17532" w:rsidRPr="00B17532" w:rsidRDefault="00B17532" w:rsidP="00B17532">
      <w:pPr>
        <w:spacing w:line="36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B17532">
        <w:rPr>
          <w:rFonts w:ascii="Times New Roman" w:hAnsi="Times New Roman" w:cs="Times New Roman"/>
          <w:sz w:val="24"/>
          <w:szCs w:val="28"/>
        </w:rPr>
        <w:t>#. School of Applied Economics, Renmin University of China)</w:t>
      </w:r>
    </w:p>
    <w:p w14:paraId="1735D408" w14:textId="7CC70C0B" w:rsidR="00E56126" w:rsidRDefault="00E56126" w:rsidP="00E56126">
      <w:pPr>
        <w:pStyle w:val="Heading1"/>
        <w:spacing w:line="360" w:lineRule="auto"/>
        <w:rPr>
          <w:rFonts w:ascii="Times New Roman" w:hAnsi="Times New Roman" w:cs="Times New Roman"/>
          <w:b w:val="0"/>
          <w:bCs w:val="0"/>
          <w:sz w:val="32"/>
          <w:szCs w:val="36"/>
        </w:rPr>
      </w:pPr>
      <w:r>
        <w:rPr>
          <w:rFonts w:ascii="Times New Roman" w:hAnsi="Times New Roman" w:cs="Times New Roman"/>
          <w:sz w:val="32"/>
          <w:szCs w:val="36"/>
        </w:rPr>
        <w:br/>
      </w:r>
      <w:r>
        <w:rPr>
          <w:rFonts w:ascii="Times New Roman" w:hAnsi="Times New Roman" w:cs="Times New Roman"/>
          <w:sz w:val="32"/>
          <w:szCs w:val="36"/>
        </w:rPr>
        <w:br w:type="page"/>
      </w:r>
    </w:p>
    <w:p w14:paraId="7929E4E8" w14:textId="70841C12" w:rsidR="00B17532" w:rsidRPr="00B17532" w:rsidRDefault="00B17532" w:rsidP="00B17532">
      <w:pPr>
        <w:pStyle w:val="Heading1"/>
        <w:spacing w:line="360" w:lineRule="auto"/>
        <w:rPr>
          <w:rFonts w:ascii="Times New Roman" w:hAnsi="Times New Roman" w:cs="Times New Roman"/>
          <w:sz w:val="32"/>
          <w:szCs w:val="36"/>
        </w:rPr>
      </w:pPr>
      <w:r w:rsidRPr="00B17532">
        <w:rPr>
          <w:rFonts w:ascii="Times New Roman" w:hAnsi="Times New Roman" w:cs="Times New Roman"/>
          <w:sz w:val="32"/>
          <w:szCs w:val="36"/>
        </w:rPr>
        <w:lastRenderedPageBreak/>
        <w:t>Supplementary Material</w:t>
      </w:r>
    </w:p>
    <w:p w14:paraId="113A1868" w14:textId="77777777" w:rsidR="00E56126" w:rsidRDefault="00E56126" w:rsidP="00B1753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84E3DD6" w14:textId="72285B0E" w:rsidR="00B17532" w:rsidRPr="00B17532" w:rsidRDefault="00B17532" w:rsidP="00B1753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17532">
        <w:rPr>
          <w:rFonts w:ascii="Times New Roman" w:hAnsi="Times New Roman" w:cs="Times New Roman"/>
          <w:sz w:val="24"/>
          <w:szCs w:val="24"/>
        </w:rPr>
        <w:t>Figure A1. Number of publications centered around CBAM topics by journal (Top 10 are listed)</w:t>
      </w:r>
    </w:p>
    <w:p w14:paraId="7CA721D7" w14:textId="77777777" w:rsidR="00B17532" w:rsidRPr="00B17532" w:rsidRDefault="00B17532" w:rsidP="00B17532">
      <w:pPr>
        <w:widowControl/>
        <w:spacing w:line="360" w:lineRule="auto"/>
        <w:jc w:val="left"/>
        <w:rPr>
          <w:rFonts w:ascii="Times New Roman" w:hAnsi="Times New Roman" w:cs="Times New Roman"/>
          <w:sz w:val="32"/>
          <w:szCs w:val="36"/>
        </w:rPr>
      </w:pPr>
      <w:r w:rsidRPr="00B17532">
        <w:rPr>
          <w:rFonts w:ascii="Times New Roman" w:hAnsi="Times New Roman" w:cs="Times New Roman"/>
          <w:noProof/>
          <w:lang w:val="en-PH" w:eastAsia="en-PH"/>
        </w:rPr>
        <w:drawing>
          <wp:inline distT="0" distB="0" distL="0" distR="0" wp14:anchorId="7A943AFB" wp14:editId="23A7A32D">
            <wp:extent cx="5643245" cy="2321780"/>
            <wp:effectExtent l="0" t="0" r="14605" b="2540"/>
            <wp:docPr id="3" name="Chart 3">
              <a:extLst xmlns:a="http://schemas.openxmlformats.org/drawingml/2006/main">
                <a:ext uri="{FF2B5EF4-FFF2-40B4-BE49-F238E27FC236}">
                  <a16:creationId xmlns:a16="http://schemas.microsoft.com/office/drawing/2014/main" id="{C6A05B0A-BCDD-43C0-A172-CD5959983B2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52AF0FEE" w14:textId="77777777" w:rsidR="00A93DA5" w:rsidRDefault="00A93DA5" w:rsidP="00A93DA5">
      <w:pPr>
        <w:widowControl/>
        <w:jc w:val="left"/>
        <w:rPr>
          <w:rFonts w:ascii="Times New Roman" w:hAnsi="Times New Roman" w:cs="Times New Roman"/>
          <w:lang w:eastAsia="ko-KR"/>
        </w:rPr>
      </w:pPr>
      <w:r>
        <w:rPr>
          <w:rFonts w:ascii="Times New Roman" w:hAnsi="Times New Roman" w:cs="Times New Roman"/>
          <w:lang w:eastAsia="ko-KR"/>
        </w:rPr>
        <w:t>N</w:t>
      </w:r>
      <w:r>
        <w:rPr>
          <w:rFonts w:ascii="Times New Roman" w:hAnsi="Times New Roman" w:cs="Times New Roman" w:hint="eastAsia"/>
        </w:rPr>
        <w:t>ote</w:t>
      </w:r>
      <w:r>
        <w:rPr>
          <w:rFonts w:ascii="Times New Roman" w:hAnsi="Times New Roman" w:cs="Times New Roman"/>
          <w:lang w:eastAsia="ko-KR"/>
        </w:rPr>
        <w:t>: The</w:t>
      </w:r>
      <w:r w:rsidRPr="00A24806">
        <w:rPr>
          <w:rFonts w:ascii="Times New Roman" w:hAnsi="Times New Roman" w:cs="Times New Roman"/>
          <w:lang w:eastAsia="ko-KR"/>
        </w:rPr>
        <w:t xml:space="preserve"> final search was conducted on September 5, 2021</w:t>
      </w:r>
      <w:r>
        <w:rPr>
          <w:rFonts w:ascii="Times New Roman" w:hAnsi="Times New Roman" w:cs="Times New Roman"/>
          <w:lang w:eastAsia="ko-KR"/>
        </w:rPr>
        <w:t>.</w:t>
      </w:r>
    </w:p>
    <w:p w14:paraId="12D54C0D" w14:textId="77777777" w:rsidR="00E56126" w:rsidRDefault="00E56126" w:rsidP="00E56126">
      <w:pPr>
        <w:widowControl/>
        <w:jc w:val="left"/>
        <w:rPr>
          <w:rFonts w:ascii="Times New Roman" w:hAnsi="Times New Roman" w:cs="Times New Roman"/>
          <w:sz w:val="24"/>
          <w:szCs w:val="24"/>
          <w:lang w:eastAsia="ko-KR"/>
        </w:rPr>
      </w:pPr>
    </w:p>
    <w:p w14:paraId="152ED2B7" w14:textId="77777777" w:rsidR="00E56126" w:rsidRDefault="00E56126" w:rsidP="00E56126">
      <w:pPr>
        <w:widowControl/>
        <w:jc w:val="left"/>
        <w:rPr>
          <w:rFonts w:ascii="Times New Roman" w:hAnsi="Times New Roman" w:cs="Times New Roman"/>
          <w:sz w:val="24"/>
          <w:szCs w:val="24"/>
          <w:lang w:eastAsia="ko-KR"/>
        </w:rPr>
      </w:pPr>
    </w:p>
    <w:p w14:paraId="5105CCD4" w14:textId="77777777" w:rsidR="00E56126" w:rsidRDefault="00E56126" w:rsidP="00E56126">
      <w:pPr>
        <w:widowControl/>
        <w:jc w:val="left"/>
        <w:rPr>
          <w:rFonts w:ascii="Times New Roman" w:hAnsi="Times New Roman" w:cs="Times New Roman"/>
          <w:sz w:val="24"/>
          <w:szCs w:val="24"/>
          <w:lang w:eastAsia="ko-KR"/>
        </w:rPr>
      </w:pPr>
    </w:p>
    <w:p w14:paraId="314B48E4" w14:textId="77777777" w:rsidR="00E56126" w:rsidRDefault="00E56126" w:rsidP="00E56126">
      <w:pPr>
        <w:widowControl/>
        <w:jc w:val="left"/>
        <w:rPr>
          <w:rFonts w:ascii="Times New Roman" w:hAnsi="Times New Roman" w:cs="Times New Roman"/>
          <w:sz w:val="24"/>
          <w:szCs w:val="24"/>
          <w:lang w:eastAsia="ko-KR"/>
        </w:rPr>
      </w:pPr>
    </w:p>
    <w:p w14:paraId="081A5E46" w14:textId="668FAF77" w:rsidR="00B17532" w:rsidRPr="00B17532" w:rsidRDefault="00B17532" w:rsidP="00E56126">
      <w:pPr>
        <w:widowControl/>
        <w:jc w:val="left"/>
        <w:rPr>
          <w:rFonts w:ascii="Times New Roman" w:eastAsia="Malgun Gothic" w:hAnsi="Times New Roman" w:cs="Times New Roman"/>
          <w:sz w:val="24"/>
          <w:szCs w:val="24"/>
          <w:lang w:eastAsia="ko-KR"/>
        </w:rPr>
      </w:pPr>
      <w:r w:rsidRPr="00B17532">
        <w:rPr>
          <w:rFonts w:ascii="Times New Roman" w:hAnsi="Times New Roman" w:cs="Times New Roman"/>
          <w:sz w:val="24"/>
          <w:szCs w:val="24"/>
          <w:lang w:eastAsia="ko-KR"/>
        </w:rPr>
        <w:t>Table A1. Most cited studies (top 10 are listed)</w:t>
      </w:r>
    </w:p>
    <w:tbl>
      <w:tblPr>
        <w:tblStyle w:val="PlainTable41"/>
        <w:tblW w:w="8545" w:type="dxa"/>
        <w:tblLook w:val="0720" w:firstRow="1" w:lastRow="0" w:firstColumn="0" w:lastColumn="1" w:noHBand="1" w:noVBand="1"/>
      </w:tblPr>
      <w:tblGrid>
        <w:gridCol w:w="7465"/>
        <w:gridCol w:w="1080"/>
      </w:tblGrid>
      <w:tr w:rsidR="00B17532" w:rsidRPr="00B17532" w14:paraId="263FCD82" w14:textId="77777777" w:rsidTr="00F82A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tcW w:w="746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69F618B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rticles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B6E0196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imes cited</w:t>
            </w:r>
          </w:p>
        </w:tc>
      </w:tr>
      <w:tr w:rsidR="00B17532" w:rsidRPr="00B17532" w14:paraId="551AE693" w14:textId="77777777" w:rsidTr="00F82AB1">
        <w:trPr>
          <w:trHeight w:val="285"/>
        </w:trPr>
        <w:tc>
          <w:tcPr>
            <w:tcW w:w="7465" w:type="dxa"/>
            <w:tcBorders>
              <w:top w:val="single" w:sz="4" w:space="0" w:color="auto"/>
            </w:tcBorders>
            <w:noWrap/>
            <w:hideMark/>
          </w:tcPr>
          <w:p w14:paraId="78BBAAEC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zE5YjE5N2JkLTY4ZjYtNDM0Zi1hZTdlLWI0YTc5MGRiNDk5ZSIsIkVudHJpZXMiOlt7IiRpZCI6IjIiLCIkdHlwZSI6IlN3aXNzQWNhZGVtaWMuQ2l0YXZpLkNpdGF0aW9ucy5Xb3JkUGxhY2Vob2xkZXJFbnRyeSwgU3dpc3NBY2FkZW1pYy5DaXRhdmkiLCJJZCI6IjMwZTdlNTkzLTM4YTUtNGMwNi1iZWVjLTAzNTE1NzkwNTdkZCIsIlJhbmdlTGVuZ3RoIjoxNiwiUmVmZXJlbmNlSWQiOiI1MjcwZjZlNC00M2MwLTRhMTktYjMyZi1kZGNiMWJhZTMwYW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mVjby4yMDEyLjEwLjAwMyIsIlVyaVN0cmluZyI6Imh0dHBzOi8vZG9pLm9yZy8xMC4xMDE2L2ouZW5lY28uMjAxMi4xMC4w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Böhringer et al.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19b197bd-68f6-434f-ae7e-b4a790db499e"/>
                <w:id w:val="1492993660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A2NWVjMDE4LTk3YmYtNDUzNS05OWI1LTdkZDU3MDE3NTczZiIsIkVudHJpZXMiOlt7IiRpZCI6IjIiLCIkdHlwZSI6IlN3aXNzQWNhZGVtaWMuQ2l0YXZpLkNpdGF0aW9ucy5Xb3JkUGxhY2Vob2xkZXJFbnRyeSwgU3dpc3NBY2FkZW1pYy5DaXRhdmkiLCJJZCI6IjUxNzM3MGNmLTg0YWYtNGQxZi1iOWZmLTY3ZmMzZTIwZGZmZCIsIlJhbmdlTGVuZ3RoIjo3LCJSZWZlcmVuY2VJZCI6IjUyNzBmNmU0LTQzYzAtNGExOS1iMzJmLWRkY2IxYmFlMzBhYi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uZWNvLjIwMTIuMTAuMDAzIiwiVXJpU3RyaW5nIjoiaHR0cHM6Ly9kb2kub3JnLzEwLjEwMTYvai5lbmVjby4yMDEy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JhKSJ9XX0sIlRhZyI6IkNpdGF2aVBsYWNlaG9sZGVyIzE5YjE5N2JkLTY4ZjYtNDM0Zi1hZTdlLWI0YTc5MGRiNDk5ZSIsIlRleHQiOiIoMjAxMmEpIiwiV0FJVmVyc2lvbiI6IjYuMTQuMC4wIn0=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2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tcBorders>
              <w:top w:val="single" w:sz="4" w:space="0" w:color="auto"/>
            </w:tcBorders>
            <w:noWrap/>
            <w:hideMark/>
          </w:tcPr>
          <w:p w14:paraId="52991080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3</w:t>
            </w:r>
          </w:p>
        </w:tc>
      </w:tr>
      <w:tr w:rsidR="00B17532" w:rsidRPr="00B17532" w14:paraId="4F0FF3D3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040C7AB6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2I5NTNmNWQ4LTRiYTctNDc0Zi04YzJlLTg1NDAzZDc5NWYzNSIsIkVudHJpZXMiOlt7IiRpZCI6IjIiLCIkdHlwZSI6IlN3aXNzQWNhZGVtaWMuQ2l0YXZpLkNpdGF0aW9ucy5Xb3JkUGxhY2Vob2xkZXJFbnRyeSwgU3dpc3NBY2FkZW1pYy5DaXRhdmkiLCJJZCI6ImQ5NWIyNDM4LTYyNmMtNGNlZC04OGQ1LWQ1Y2IyNTJlZmU0NCIsIlJhbmdlTGVuZ3RoIjoxNSwiUmVmZXJlbmNlSWQiOiJjN2NlYjIwZi02ZDNkLTRkOGQtODViNy1jNjQ4MjY3NmMz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W5wb2wuMjAwOS4xMS4wNDgiLCJVcmlTdHJpbmciOiJodHRwczovL2RvaS5vcmcvMTAuMTAxNi9qLmVucG9sLjIwMDkuMTEuMD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EtMDktMjZUMTE6MzU6MzkiLCJNb2RpZmllZEJ5IjoiX0ppYXJ1aSBaaG9uZyIsIklkIjoiZTY2MDkzZDctMDhiNC00YzIyLWI2ZTEtMmVlNzVkNzZiNWI4IiwiTW9kaWZpZWRPbiI6IjIwMjEtMDktMjZUMTE6MzU6Mz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Y2llbmNlZGlyZWN0LmNvbS9zY2llbmNlL2FydGljbGUvcGlpL3MwMzAxNDIxNTA5MDA4OTgyP2Nhc2FfdG9rZW49OWRncHN2bHlvaDhhYWFhYTo3eGFsMGZoanJubGJqN2huOHUxemRnXzkyMWJrYnozNzZ2X19jcGpnOGEyeWhyYTRycnh4dHhobTR0bWdybGtlemFjcWpvbXR4cSIsIlVyaVN0cmluZyI6Imh0dHBzOi8vd3d3LnNjaWVuY2VkaXJlY3QuY29tL3NjaWVuY2UvYXJ0aWNsZS9waWkvczAzMDE0MjE1MDkwMDg5ODI/Y2FzYV90b2tlbj05ZGdwc3ZseW9oOGFhYWFhOjd4YWwwZmhqcm5sYmo3aG44dTF6ZGdfOTIxYmtiejM3NnZfX2Nwamc4YTJ5aHJhNHJyeHh0eGhtNHRtZ3Jsa2V6YWNxam9tdHh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Kuik &amp; Hofkes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b953f5d8-4ba7-474f-8c2e-85403d795f35"/>
                <w:id w:val="-1102795317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dlNDA2NTE5LWUzYTItNGI3MS1hNjViLTc0MDIwYTZmMzU4OSIsIkVudHJpZXMiOlt7IiRpZCI6IjIiLCIkdHlwZSI6IlN3aXNzQWNhZGVtaWMuQ2l0YXZpLkNpdGF0aW9ucy5Xb3JkUGxhY2Vob2xkZXJFbnRyeSwgU3dpc3NBY2FkZW1pYy5DaXRhdmkiLCJJZCI6ImU0M2YxZWRkLTEyYjUtNDA3MC05ODcwLTEyNDNlMWJhOGMxMyIsIlJhbmdlTGVuZ3RoIjo2LCJSZWZlcmVuY2VJZCI6ImM3Y2ViMjBmLTZkM2QtNGQ4ZC04NWI3LWM2NDgyNjc2YzN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VucG9sLjIwMDkuMTEuMDQ4IiwiVXJpU3RyaW5nIjoiaHR0cHM6Ly9kb2kub3JnLzEwLjEwMTYvai5lbnBvbC4yMDA5LjExLjA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hcnVpIFpob25nIiwiQ3JlYXRlZE9uIjoiMjAyMS0wOS0yNlQxMTozNTozOSIsIk1vZGlmaWVkQnkiOiJfSmlhcnVpIFpob25nIiwiSWQiOiJlNjYwOTNkNy0wOGI0LTRjMjItYjZlMS0yZWU3NWQ3NmI1YjgiLCJNb2RpZmllZE9uIjoiMjAyMS0wOS0yNlQxMTozNTozO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czAzMDE0MjE1MDkwMDg5ODI/Y2FzYV90b2tlbj05ZGdwc3ZseW9oOGFhYWFhOjd4YWwwZmhqcm5sYmo3aG44dTF6ZGdfOTIxYmtiejM3NnZfX2Nwamc4YTJ5aHJhNHJyeHh0eGhtNHRtZ3Jsa2V6YWNxam9tdHhxIiwiVXJpU3RyaW5nIjoiaHR0cHM6Ly93d3cuc2NpZW5jZWRpcmVjdC5jb20vc2NpZW5jZS9hcnRpY2xlL3BpaS9zMDMwMTQyMTUwOTAwODk4Mj9jYXNhX3Rva2VuPTlkZ3Bzdmx5b2g4YWFhYWE6N3hhbDBmaGpybmxiajdobjh1MXpkZ185MjFia2J6Mzc2dl9fY3BqZzhhMnlocmE0cnJ4eHR4aG00dG1ncmxrZXphY3Fqb210eH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MCkifV19LCJUYWciOiJDaXRhdmlQbGFjZWhvbGRlciNiOTUzZjVkOC00YmE3LTQ3NGYtOGMyZS04NTQwM2Q3OTVmMzUiLCJUZXh0IjoiKDIwMTApIiwiV0FJVmVyc2lvbiI6IjYuMTQuMC4wIn0=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0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6DCC3B68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6</w:t>
            </w:r>
          </w:p>
        </w:tc>
      </w:tr>
      <w:tr w:rsidR="00B17532" w:rsidRPr="00B17532" w14:paraId="3A5F49DF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3209C6FC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2RlYWIzNDk1LWQ0OWEtNDQ0YS05MzBlLTM1MjM4MWQ5Zjg4OCIsIkVudHJpZXMiOlt7IiRpZCI6IjIiLCIkdHlwZSI6IlN3aXNzQWNhZGVtaWMuQ2l0YXZpLkNpdGF0aW9ucy5Xb3JkUGxhY2Vob2xkZXJFbnRyeSwgU3dpc3NBY2FkZW1pYy5DaXRhdmkiLCJJZCI6ImNiZTBmMzM5LTM2NjItNGVhZS04ZGNlLTY3ODA5Mjg0M2MzOCIsIlJhbmdlTGVuZ3RoIjoxNSwiUmVmZXJlbmNlSWQiOiJhZGIzY2FhZi0zMzAwLTQwNDAtYWQ1OC1lYmQwYzg5MzY1Mj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qaWFydWlcXEFwcERhdGFcXExvY2FsXFxUZW1wXFx0eGZiZTRyaS5qcGciLCJVcmlTdHJpbmciOiJhZGIzY2FhZi0zMzAwLTQwNDAtYWQ1OC1lYmQwYzg5MzY1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2xvZW52Y2hhLjIwMTAuMTE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dsb2VudmNoYS4yMDEwLjExLjAwOSIsIlVyaVN0cmluZyI6Imh0dHBzOi8vZG9pLm9yZy8xMC4xMDE2L2ouZ2xvZW52Y2hhLjIwMTAuMTEuMD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Atkinson et al.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deab3495-d49a-444a-930e-352381d9f888"/>
                <w:id w:val="1063293235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2QyMmEzODgxLTJkNTMtNDdmOC05MzViLWE1MTJkNDZkMjc3MiIsIkVudHJpZXMiOlt7IiRpZCI6IjIiLCIkdHlwZSI6IlN3aXNzQWNhZGVtaWMuQ2l0YXZpLkNpdGF0aW9ucy5Xb3JkUGxhY2Vob2xkZXJFbnRyeSwgU3dpc3NBY2FkZW1pYy5DaXRhdmkiLCJJZCI6IjNkMjFmOTc0LWIzZWQtNDJmMC05NTYzLTBmYWFhYWJhZjIwZSIsIlJhbmdlTGVuZ3RoIjo2LCJSZWZlcmVuY2VJZCI6ImFkYjNjYWFmLTMzMDAtNDA0MC1hZDU4LWViZDBjODkzNj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pYXJ1aVxcQXBwRGF0YVxcTG9jYWxcXFRlbXBcXHR4ZmJlNHJpLmpwZyIsIlVyaVN0cmluZyI6ImFkYjNjYWFmLTMzMDAtNDA0MC1hZDU4LWViZDBjODkzNjU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nbG9lbnZjaGEuMjAxMC4xMS4wMDk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2xvZW52Y2hhLjIwMTAuMTEuMDA5IiwiVXJpU3RyaW5nIjoiaHR0cHM6Ly9kb2kub3JnLzEwLjEwMTYvai5nbG9lbnZjaGEuMjAxMC4xMS4w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EpIn1dfSwiVGFnIjoiQ2l0YXZpUGxhY2Vob2xkZXIjZGVhYjM0OTUtZDQ5YS00NDRhLTkzMGUtMzUyMzgxZDlmODg4IiwiVGV4dCI6IigyMDExKSIsIldBSVZlcnNpb24iOiI2LjE0LjAuMCJ9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1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3C238983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6</w:t>
            </w:r>
          </w:p>
        </w:tc>
      </w:tr>
      <w:tr w:rsidR="00B17532" w:rsidRPr="00B17532" w14:paraId="4698E75F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74A1BD56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2MxOTIzZjQxLThiNmItNGNlYi04NzhmLWZhZGQyOTZlNTY2NSIsIkVudHJpZXMiOlt7IiRpZCI6IjIiLCIkdHlwZSI6IlN3aXNzQWNhZGVtaWMuQ2l0YXZpLkNpdGF0aW9ucy5Xb3JkUGxhY2Vob2xkZXJFbnRyeSwgU3dpc3NBY2FkZW1pYy5DaXRhdmkiLCJJZCI6IjQ1YWVjMTIzLTM3NzUtNDYzYS1hMzkxLTkyYTAxZmI4NjdiZiIsIlJhbmdlTGVuZ3RoIjoyMSwiUmVmZXJlbmNlSWQiOiJhNTBkNmU2Zi1iNWRjLTRiNDQtOTgxZS0zYTQ1OTBhM2E1M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VucG9sLjIwMDkuMDguMDYxIiwiVXJpU3RyaW5nIjoiaHR0cHM6Ly9kb2kub3JnLzEwLjEwMTYvai5lbnBvbC4yMDA5LjA4LjA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WFydWkgWmhvbmciLCJDcmVhdGVkT24iOiIyMDIxLTA5LTI2VDEyOjA2OjU3IiwiTW9kaWZpZWRCeSI6Il9KaWFydWkgWmhvbmciLCJJZCI6IjA5NGQ0ZjVjLTFiYTYtNGI0Ni05ODY5LWVmM2JjNjNkMTIyMSIsIk1vZGlmaWVkT24iOiIyMDIxLTA5LTI2VDEyOjA2OjU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zMDMwMTQyMTUwOTAwNjM5OT9jYXNhX3Rva2VuPTFjN29yZjFqOV9lYWFhYWE6X2V6c3h4aWo4bHhnbGdpc3BwZ3hjZzAxY2l4ZW54cHdza3Ayd3VpemJoZHBmZmFydmFua2E5YTBjY2FfdmJtbXl0dWVheXJzY3ciLCJVcmlTdHJpbmciOiJodHRwczovL3d3dy5zY2llbmNlZGlyZWN0LmNvbS9zY2llbmNlL2FydGljbGUvcGlpL3MwMzAxNDIxNTA5MDA2Mzk5P2Nhc2FfdG9rZW49MWM3b3JmMWo5X2VhYWFhYTpfZXpzeHhpajhseGdsZ2lzcHBneGNnMDFjaXhlbnhwd3NrcDJ3dWl6YmhkcGZmYXJ2YW5rYTlhMGNjYV92Ym1teXR1ZWF5cnNjd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van Asselt &amp; Brewer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c1923f41-8b6b-4ceb-878f-fadd296e5665"/>
                <w:id w:val="-808702533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2YzNDc0MTk2LTJlYTQtNDJmMi1iMThjLTg1YjJlMTNkMzg0MyIsIkVudHJpZXMiOlt7IiRpZCI6IjIiLCIkdHlwZSI6IlN3aXNzQWNhZGVtaWMuQ2l0YXZpLkNpdGF0aW9ucy5Xb3JkUGxhY2Vob2xkZXJFbnRyeSwgU3dpc3NBY2FkZW1pYy5DaXRhdmkiLCJJZCI6IjEyMDhlNjRkLWY1NGUtNGUxYS04ODZiLTkwNGJkYTk3ZDA4MyIsIlJhbmdlTGVuZ3RoIjo2LCJSZWZlcmVuY2VJZCI6ImE1MGQ2ZTZmLWI1ZGMtNGI0NC05ODFlLTNhNDU5MGEzYTU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lbnBvbC4yMDA5LjA4LjA2MSIsIlVyaVN0cmluZyI6Imh0dHBzOi8vZG9pLm9yZy8xMC4xMDE2L2ouZW5wb2wuMjAwOS4wOC4wN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EtMDktMjZUMTI6MDY6NTciLCJNb2RpZmllZEJ5IjoiX0ppYXJ1aSBaaG9uZyIsIklkIjoiMDk0ZDRmNWMtMWJhNi00YjQ2LTk4NjktZWYzYmM2M2QxMjIxIiwiTW9kaWZpZWRPbiI6IjIwMjEtMDktMjZUMTI6MDY6N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3MwMzAxNDIxNTA5MDA2Mzk5P2Nhc2FfdG9rZW49MWM3b3JmMWo5X2VhYWFhYTpfZXpzeHhpajhseGdsZ2lzcHBneGNnMDFjaXhlbnhwd3NrcDJ3dWl6YmhkcGZmYXJ2YW5rYTlhMGNjYV92Ym1teXR1ZWF5cnNjdyIsIlVyaVN0cmluZyI6Imh0dHBzOi8vd3d3LnNjaWVuY2VkaXJlY3QuY29tL3NjaWVuY2UvYXJ0aWNsZS9waWkvczAzMDE0MjE1MDkwMDYzOTk/Y2FzYV90b2tlbj0xYzdvcmYxajlfZWFhYWFhOl9lenN4eGlqOGx4Z2xnaXNwcGd4Y2cwMWNpeGVueHB3c2twMnd1aXpiaGRwZmZhcnZhbmthOWEwY2NhX3ZibW15dHVlYXlyc2N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ApIn1dfSwiVGFnIjoiQ2l0YXZpUGxhY2Vob2xkZXIjYzE5MjNmNDEtOGI2Yi00Y2ViLTg3OGYtZmFkZDI5NmU1NjY1IiwiVGV4dCI6IigyMDEwKSIsIldBSVZlcnNpb24iOiI2LjE0LjAuMCJ9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0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7BE97776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5</w:t>
            </w:r>
          </w:p>
        </w:tc>
      </w:tr>
      <w:tr w:rsidR="00B17532" w:rsidRPr="00B17532" w14:paraId="6A6900B1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72F10AF0" w14:textId="77777777" w:rsidR="00B17532" w:rsidRPr="00B17532" w:rsidRDefault="00DE6D7B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35a2313b-05af-452a-a811-8b584ca3abea"/>
                <w:id w:val="1993832484"/>
                <w:placeholder>
                  <w:docPart w:val="3BBCA721787C446CB9840C23D7949EDB"/>
                </w:placeholder>
              </w:sdtPr>
              <w:sdtEndPr/>
              <w:sdtContent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RkYWNhNDdhLTZkNmQtNGViOC1iZWVhLTQ2NWM4ZGMwYmJkMSIsIkVudHJpZXMiOlt7IiRpZCI6IjIiLCIkdHlwZSI6IlN3aXNzQWNhZGVtaWMuQ2l0YXZpLkNpdGF0aW9ucy5Xb3JkUGxhY2Vob2xkZXJFbnRyeSwgU3dpc3NBY2FkZW1pYy5DaXRhdmkiLCJJZCI6IjMzMDE4NzQ0LWRmMWQtNGQ2Zi04YmE0LTIzZTgxZmQ3YmI3YiIsIlJhbmdlTGVuZ3RoIjoxMiwiUmVmZXJlbmNlSWQiOiIxNGZjZmU2OC0yZGFiLTQxMzEtODI0Mi03N2FlZGRjMDNjM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YXBlbmVyZ3kuMjAxMy4xMS4wMzQiLCJVcmlTdHJpbmciOiJodHRwczovL2RvaS5vcmcvMTAuMTAxNi9qLmFwZW5lcmd5LjIwMTMuMTEuMD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WFydWkgWmhvbmciLCJDcmVhdGVkT24iOiIyMDIxLTEwLTA0VDEzOjIzOjIyIiwiTW9kaWZpZWRCeSI6Il9KaWFydWkgWmhvbmciLCJJZCI6IjZjMmUzMWZkLWU3ZDEtNDE1Zi1hODAwLTM5OWM4YTkxNjU2MyIsIk1vZGlmaWVkT24iOiIyMDIxLTEwLTA0VDEzOjIzOjI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3d3cuc2NpZW5jZWRpcmVjdC5jb20vc2NpZW5jZS9hcnRpY2xlL3BpaS9zMDMwNjI2MTkxMzAwOTI4OCIsIlVyaVN0cmluZyI6Imh0dHBzOi8vd3d3LnNjaWVuY2VkaXJlY3QuY29tL3NjaWVuY2UvYXJ0aWNsZS9waWkvczAzMDYyNjE5MTMwMDkyO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}</w:instrTex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Alton et al.</w: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  <w:r w:rsidR="00B17532"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4daca47a-6d6d-4eb8-beea-465c8dc0bbd1"/>
                <w:id w:val="-1962328349"/>
                <w:placeholder>
                  <w:docPart w:val="3BBCA721787C446CB9840C23D7949EDB"/>
                </w:placeholder>
              </w:sdtPr>
              <w:sdtEndPr/>
              <w:sdtContent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M1YTIzMTNiLTA1YWYtNDUyYS1hODExLThiNTg0Y2EzYWJlYSIsIkVudHJpZXMiOlt7IiRpZCI6IjIiLCIkdHlwZSI6IlN3aXNzQWNhZGVtaWMuQ2l0YXZpLkNpdGF0aW9ucy5Xb3JkUGxhY2Vob2xkZXJFbnRyeSwgU3dpc3NBY2FkZW1pYy5DaXRhdmkiLCJJZCI6IjNmYmFkZjg2LWE0MTEtNGE0ZS05ZDA1LWZmMjg0ODg0ODc2NyIsIlJhbmdlTGVuZ3RoIjo2LCJSZWZlcmVuY2VJZCI6IjE0ZmNmZTY4LTJkYWItNDEzMS04MjQyLTc3YWVkZGMwM2M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FwZW5lcmd5LjIwMTMuMTEuMDM0IiwiVXJpU3RyaW5nIjoiaHR0cHM6Ly9kb2kub3JnLzEwLjEwMTYvai5hcGVuZXJneS4yMDEzLjExLjAz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hcnVpIFpob25nIiwiQ3JlYXRlZE9uIjoiMjAyMS0xMC0wNFQxMzoyMzoyMiIsIk1vZGlmaWVkQnkiOiJfSmlhcnVpIFpob25nIiwiSWQiOiI2YzJlMzFmZC1lN2QxLTQxNWYtYTgwMC0zOTljOGE5MTY1NjMiLCJNb2RpZmllZE9uIjoiMjAyMS0xMC0wNFQxMzoyMzoy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czAzMDYyNjE5MTMwMDkyODgiLCJVcmlTdHJpbmciOiJodHRwczovL3d3dy5zY2llbmNlZGlyZWN0LmNvbS9zY2llbmNlL2FydGljbGUvcGlpL3MwMzA2MjYxOTEzMDA5Mjg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}</w:instrTex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4)</w: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243D9AD1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5</w:t>
            </w:r>
          </w:p>
        </w:tc>
      </w:tr>
      <w:tr w:rsidR="00B17532" w:rsidRPr="00B17532" w14:paraId="425E61C1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594C6C0D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zlkY2YwMzFkLTg4YTEtNDUzOC04NGY0LWM4MzUyMTU5Mzk4NCIsIkVudHJpZXMiOlt7IiRpZCI6IjIiLCIkdHlwZSI6IlN3aXNzQWNhZGVtaWMuQ2l0YXZpLkNpdGF0aW9ucy5Xb3JkUGxhY2Vob2xkZXJFbnRyeSwgU3dpc3NBY2FkZW1pYy5DaXRhdmkiLCJJZCI6IjVkMjhjN2E0LThkNzYtNGZhMy04ZjFiLTZmMDZiMTQ1ZTFiNCIsIlJhbmdlTGVuZ3RoIjoxNiwiUmVmZXJlbmNlSWQiOiIzODM2YzBjYS1iNjg0LTRjMWMtODQ2ZS03NjY3NzM4YmEx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W5wb2wuMjAwOC4wOS4wNzMiLCJVcmlTdHJpbmciOiJodHRwczovL2RvaS5vcmcvMTAuMTAxNi9qLmVucG9sLjIwMDguMDkuMDc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EtMDktMjZUMTI6MTc6MTYiLCJNb2RpZmllZEJ5IjoiX0ppYXJ1aSBaaG9uZyIsIklkIjoiZDM1ZThlOGUtZGYyMy00Y2I3LTliMmYtMGJiZDEyYzJlM2QxIiwiTW9kaWZpZWRPbiI6IjIwMjEtMDktMjZUMTI6MTc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Y2llbmNlZGlyZWN0LmNvbS9zY2llbmNlL2FydGljbGUvcGlpL3MwMzAxNDIxNTA4MDA1MjIzP2Nhc2FfdG9rZW49anl5ZGR0YjdiaWlhYWFhYTpoeGJsM2NiY21jeXpvODlxcmN4a3hjcXp1X2ZwZ214eG5xNm14ZnZqZGI5dmM1djN3eC13Ym13cWQweXBqbl8tX25kdzV5bDNyYSIsIlVyaVN0cmluZyI6Imh0dHBzOi8vd3d3LnNjaWVuY2VkaXJlY3QuY29tL3NjaWVuY2UvYXJ0aWNsZS9waWkvczAzMDE0MjE1MDgwMDUyMjM/Y2FzYV90b2tlbj1qeXlkZHRiN2JpaWFhYWFhOmh4YmwzY2JjbWN5em84OXFyY3hreGNxenVfZnBnbXh4bnE2bXhmdmpkYjl2YzV2M3d4LXdibXdxZDB5cGpuXy1fbmR3NXlsM3J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Weber &amp; Peters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9dcf031d-88a1-4538-84f4-c83521593984"/>
                <w:id w:val="-868303643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EwMGUxNjE2LTI5MzMtNGIwOS1hYTEzLWJlYzFjMDU2NmZiNyIsIkVudHJpZXMiOlt7IiRpZCI6IjIiLCIkdHlwZSI6IlN3aXNzQWNhZGVtaWMuQ2l0YXZpLkNpdGF0aW9ucy5Xb3JkUGxhY2Vob2xkZXJFbnRyeSwgU3dpc3NBY2FkZW1pYy5DaXRhdmkiLCJJZCI6Ijg1MjE0ZGE3LWNkMzctNDE1MS04ZTg0LWViYjQwNWRhOWExZiIsIlJhbmdlTGVuZ3RoIjo2LCJSZWZlcmVuY2VJZCI6IjM4MzZjMGNhLWI2ODQtNGMxYy04NDZlLTc2Njc3MzhiYTFi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VucG9sLjIwMDguMDkuMDczIiwiVXJpU3RyaW5nIjoiaHR0cHM6Ly9kb2kub3JnLzEwLjEwMTYvai5lbnBvbC4yMDA4LjA5LjA3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hcnVpIFpob25nIiwiQ3JlYXRlZE9uIjoiMjAyMS0wOS0yNlQxMjoxNzoxNiIsIk1vZGlmaWVkQnkiOiJfSmlhcnVpIFpob25nIiwiSWQiOiJkMzVlOGU4ZS1kZjIzLTRjYjctOWIyZi0wYmJkMTJjMmUzZDEiLCJNb2RpZmllZE9uIjoiMjAyMS0wOS0yNlQxMjoxNzox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czAzMDE0MjE1MDgwMDUyMjM/Y2FzYV90b2tlbj1qeXlkZHRiN2JpaWFhYWFhOmh4YmwzY2JjbWN5em84OXFyY3hreGNxenVfZnBnbXh4bnE2bXhmdmpkYjl2YzV2M3d4LXdibXdxZDB5cGpuXy1fbmR3NXlsM3JhIiwiVXJpU3RyaW5nIjoiaHR0cHM6Ly93d3cuc2NpZW5jZWRpcmVjdC5jb20vc2NpZW5jZS9hcnRpY2xlL3BpaS9zMDMwMTQyMTUwODAwNTIyMz9jYXNhX3Rva2VuPWp5eWRkdGI3YmlpYWFhYWE6aHhibDNjYmNtY3l6bzg5cXJjeGt4Y3F6dV9mcGdteHhucTZteGZ2amRiOXZjNXYzd3gtd2Jtd3FkMHlwam5fLV9uZHc1eWwzcm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DkpIn1dfSwiVGFnIjoiQ2l0YXZpUGxhY2Vob2xkZXIjOWRjZjAzMWQtODhhMS00NTM4LTg0ZjQtYzgzNTIxNTkzOTg0IiwiVGV4dCI6IigyMDA5KSIsIldBSVZlcnNpb24iOiI2LjE0LjAuMCJ9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09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63DA222F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3</w:t>
            </w:r>
          </w:p>
        </w:tc>
      </w:tr>
      <w:tr w:rsidR="00B17532" w:rsidRPr="00B17532" w14:paraId="13A6F476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39D90C8B" w14:textId="77777777" w:rsidR="00B17532" w:rsidRPr="00B17532" w:rsidRDefault="00DE6D7B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fb940d98-a0bd-4382-9d74-bdba3d885a38"/>
                <w:id w:val="853074334"/>
                <w:placeholder>
                  <w:docPart w:val="3BBCA721787C446CB9840C23D7949EDB"/>
                </w:placeholder>
              </w:sdtPr>
              <w:sdtEndPr/>
              <w:sdtContent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liOWQ1MmRhLWMwYTUtNDgyMy04MGJkLWIzYjI2MDNkOGFhYyIsIkVudHJpZXMiOlt7IiRpZCI6IjIiLCIkdHlwZSI6IlN3aXNzQWNhZGVtaWMuQ2l0YXZpLkNpdGF0aW9ucy5Xb3JkUGxhY2Vob2xkZXJFbnRyeSwgU3dpc3NBY2FkZW1pYy5DaXRhdmkiLCJJZCI6IjA2MTViZDc3LTU0MzItNGYxYi1iNzMxLWU2NzZkMTYxZjMzNyIsIlJhbmdlTGVuZ3RoIjoxMCwiUmVmZXJlbmNlSWQiOiI5MGFhMDNlNS1iOWM3LTQzY2YtYjE4Ni1hODE5MTkyZDUxN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lhcnVpXFxBcHBEYXRhXFxMb2NhbFxcVGVtcFxcYnlyNTAyaXIuanBnIiwiVXJpU3RyaW5nIjoiOTBhYTAzZTUtYjljNy00M2NmLWIxODYtYTgxOTE5MmQ1MTc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IvMTEvMjciLCJEb2kiOiIxMC4xMDE2L2ouY2hpZWNvLjIwMTIuMTEuMDA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oaWVjby4yMDEyLjExLjAwMiIsIlVyaVN0cmluZyI6Imh0dHBzOi8vZG9pLm9yZy8xMC4xMDE2L2ouY2hpZWNvLjIwMTIuMTEuMD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WFydWkgWmhvbmciLCJDcmVhdGVkT24iOiIyMDIxLTA5LTIzVDE5OjMxOjAwIiwiTW9kaWZpZWRCeSI6Il9KaWFydWkgWmhvbmciLCJJZCI6IjA3ZmUwY2M2LTU5MmUtNGQxYi1iMTJhLTgyZjE4YWYyMDU3NCIsIk1vZGlmaWVkT24iOiIyMDIxLTA5LTIzVDE5OjMxOjA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2NpZW5jZWRpcmVjdC5jb20vc2NpZW5jZS9hcnRpY2xlL3BpaS9zMTA0Mzk1MXgxMjAwMTE5OD9jYXNhX3Rva2VuPW44YWtnZ2xweGtrYWFhYWE6bWZwbzg5dmVuY283ZG9tOXE0eWhjcnljYWI3ZTdmczR6bnA4YzdkNXdudTluYXdtOGMxN2JtcmVrbGhpdGFuaXg4LXR3cDJxaWEiLCJVcmlTdHJpbmciOiJodHRwczovL3d3dy5zY2llbmNlZGlyZWN0LmNvbS9zY2llbmNlL2FydGljbGUvcGlpL3MxMDQzOTUxeDEyMDAxMTk4P2Nhc2FfdG9rZW49bjhha2dnbHB4a2thYWFhYTptZnBvODl2ZW5jbzdkb205cTR5aGNyeWNhYjdlN2ZzNHpucDhjN2Q1d251OW5hd204YzE3Ym1yZWtsaGl0YW5peDgtdHdwMnFpY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}</w:instrTex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Bao, Tang, Zhang, &amp; Wang</w: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  <w:r w:rsidR="00B17532"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9b9d52da-c0a5-4823-80bd-b3b2603d8aac"/>
                <w:id w:val="-58478849"/>
                <w:placeholder>
                  <w:docPart w:val="3BBCA721787C446CB9840C23D7949EDB"/>
                </w:placeholder>
              </w:sdtPr>
              <w:sdtEndPr/>
              <w:sdtContent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2ZiOTQwZDk4LWEwYmQtNDM4Mi05ZDc0LWJkYmEzZDg4NWEzOCIsIkVudHJpZXMiOlt7IiRpZCI6IjIiLCIkdHlwZSI6IlN3aXNzQWNhZGVtaWMuQ2l0YXZpLkNpdGF0aW9ucy5Xb3JkUGxhY2Vob2xkZXJFbnRyeSwgU3dpc3NBY2FkZW1pYy5DaXRhdmkiLCJJZCI6IjBhM2U1MWE4LTZhMDUtNDgxMC05OTEwLWU1M2FjMTQwZmI2MSIsIlJhbmdlTGVuZ3RoIjo2LCJSZWZlcmVuY2VJZCI6IjkwYWEwM2U1LWI5YzctNDNjZi1iMTg2LWE4MTkxOTJkNT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pYXJ1aVxcQXBwRGF0YVxcTG9jYWxcXFRlbXBcXGJ5cjUwMmlyLmpwZyIsIlVyaVN0cmluZyI6IjkwYWEwM2U1LWI5YzctNDNjZi1iMTg2LWE4MTkxOTJkNTE3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yLzExLzI3IiwiRG9pIjoiMTAuMTAxNi9qLmNoaWVjby4yMDEyLjExLjAw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aGllY28uMjAxMi4xMS4wMDIiLCJVcmlTdHJpbmciOiJodHRwczovL2RvaS5vcmcvMTAuMTAxNi9qLmNoaWVjby4yMDEyLjExL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hcnVpIFpob25nIiwiQ3JlYXRlZE9uIjoiMjAyMS0wOS0yM1QxOTozMTowMCIsIk1vZGlmaWVkQnkiOiJfSmlhcnVpIFpob25nIiwiSWQiOiIwN2ZlMGNjNi01OTJlLTRkMWItYjEyYS04MmYxOGFmMjA1NzQiLCJNb2RpZmllZE9uIjoiMjAyMS0wOS0yM1QxOTozMTow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czEwNDM5NTF4MTIwMDExOTg/Y2FzYV90b2tlbj1uOGFrZ2dscHhra2FhYWFhOm1mcG84OXZlbmNvN2RvbTlxNHloY3J5Y2FiN2U3ZnM0em5wOGM3ZDV3bnU5bmF3bThjMTdibXJla2xoaXRhbml4OC10d3AycWlhIiwiVXJpU3RyaW5nIjoiaHR0cHM6Ly93d3cuc2NpZW5jZWRpcmVjdC5jb20vc2NpZW5jZS9hcnRpY2xlL3BpaS9zMTA0Mzk1MXgxMjAwMTE5OD9jYXNhX3Rva2VuPW44YWtnZ2xweGtrYWFhYWE6bWZwbzg5dmVuY283ZG9tOXE0eWhjcnljYWI3ZTdmczR6bnA4YzdkNXdudTluYXdtOGMxN2JtcmVrbGhpdGFuaXg4LXR3cDJxaW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MpIn1dfSwiVGFnIjoiQ2l0YXZpUGxhY2Vob2xkZXIjOWI5ZDUyZGEtYzBhNS00ODIzLTgwYmQtYjNiMjYwM2Q4YWFjIiwiVGV4dCI6IigyMDEzKSIsIldBSVZlcnNpb24iOiI2LjE0LjAuMCJ9}</w:instrTex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3)</w:t>
                </w:r>
                <w:r w:rsidR="00B17532"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56C30BC2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</w:tr>
      <w:tr w:rsidR="00B17532" w:rsidRPr="00B17532" w14:paraId="726854EB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06FD0453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2U0YzE2OGY5LTI1YjYtNDMzMS05MmFhLTdkOTA5MzJhOGQ5NCIsIkVudHJpZXMiOlt7IiRpZCI6IjIiLCIkdHlwZSI6IlN3aXNzQWNhZGVtaWMuQ2l0YXZpLkNpdGF0aW9ucy5Xb3JkUGxhY2Vob2xkZXJFbnRyeSwgU3dpc3NBY2FkZW1pYy5DaXRhdmkiLCJJZCI6IjMyMThkN2Y2LThjZTUtNDhjMC1hMTNmLWI0M2FlN2FiOWRlYiIsIlJhbmdlTGVuZ3RoIjoxOCwiUmVmZXJlbmNlSWQiOiIyNjk4N2ZlYy0yYzcyLTQ5YWQtOGJjMC01NmUxYjc2ZjNlN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mlhcnVpXFxBcHBEYXRhXFxMb2NhbFxcVGVtcFxcdHR3bWM1MDQuanBnIiwiVXJpU3RyaW5nIjoiMjY5ODdmZWMtMmM3Mi00OWFkLThiYzAtNTZlMWI3NmYzZTd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MS82LzIzIiwiRG9pIjoiMTAuMTAxNi9qLmVjb2xlY29uLjIwMTEuMDQu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NvbGVjb24uMjAxMS4wNC4wMjAiLCJVcmlTdHJpbmciOiJodHRwczovL2RvaS5vcmcvMTAuMTAxNi9qLmVjb2xlY29uLjIwMTEuMDQuMD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WFydWkgWmhvbmciLCJDcmVhdGVkT24iOiIyMDIyLTAxLTE2VDE0OjEwOjQ2IiwiTW9kaWZpZWRCeSI6Il9KaWFydWkgWmhvbmciLCJJZCI6ImFjNDUwYzk5LTg4MTItNGQ4Ni1hMzIwLTMwMTgwYjg2MDVjNiIsIk1vZGlmaWVkT24iOiIyMDIyLTAxLTE2VDE0OjEwOjQ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zMDkyMTgwMDkxMTAwMTg5Mz9jYXNhX3Rva2VuPWI0a2tnLWhuNHRnYWFhYWE6cXUybHduZ21nOF93bW9jYXQ2MnR2Z3lmem1ja2NldHk4MzQ2d2U1bWR2Z2QxeXNvY290YXUxcndqcHUwc3ZyeWtkY3E4a2R1M2ciLCJVcmlTdHJpbmciOiJodHRwczovL3d3dy5zY2llbmNlZGlyZWN0LmNvbS9zY2llbmNlL2FydGljbGUvcGlpL3MwOTIxODAwOTExMDAxODkzP2Nhc2FfdG9rZW49YjRra2ctaG40dGdhYWFhYTpxdTJsd25nbWc4X3dtb2NhdDYydHZneWZ6bWNrY2V0eTgzNDZ3ZTVtZHZnZDF5c29jb3RhdTFyd2pwdTBzdnJ5a2RjcThrZHUz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Monjon &amp; Quirion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e4c168f9-25b6-4331-92aa-7d90932a8d94"/>
                <w:id w:val="-1639799174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AwYmUyMWY3LWM1MTYtNGQyMC1hNjA1LThkOTNlMDA3ZjY3NCIsIkVudHJpZXMiOlt7IiRpZCI6IjIiLCIkdHlwZSI6IlN3aXNzQWNhZGVtaWMuQ2l0YXZpLkNpdGF0aW9ucy5Xb3JkUGxhY2Vob2xkZXJFbnRyeSwgU3dpc3NBY2FkZW1pYy5DaXRhdmkiLCJJZCI6IjhkMTg5MDU2LWU3MTMtNGQzYi1iNjc0LTc0YjdkNGEwY2EzYiIsIlJhbmdlTGVuZ3RoIjo2LCJSZWZlcmVuY2VJZCI6IjI2OTg3ZmVjLTJjNzItNDlhZC04YmMwLTU2ZTFiNzZmM2U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lhcnVpXFxBcHBEYXRhXFxMb2NhbFxcVGVtcFxcdHR3bWM1MDQuanBnIiwiVXJpU3RyaW5nIjoiMjY5ODdmZWMtMmM3Mi00OWFkLThiYzAtNTZlMWI3NmYzZTd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EvNi8yMyIsIkRvaSI6IjEwLjEwMTYvai5lY29sZWNvbi4yMDExLjA0Lj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ExLjA0LjAyMCIsIlVyaVN0cmluZyI6Imh0dHBzOi8vZG9pLm9yZy8xMC4xMDE2L2ouZWNvbGVjb24uMjAxMS4wNC4w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ItMDEtMTZUMTQ6MTA6NDYiLCJNb2RpZmllZEJ5IjoiX0ppYXJ1aSBaaG9uZyIsIklkIjoiYWM0NTBjOTktODgxMi00ZDg2LWEzMjAtMzAxODBiODYwNWM2IiwiTW9kaWZpZWRPbiI6IjIwMjItMDEtMTZUMTQ6MTA6ND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3MwOTIxODAwOTExMDAxODkzP2Nhc2FfdG9rZW49YjRra2ctaG40dGdhYWFhYTpxdTJsd25nbWc4X3dtb2NhdDYydHZneWZ6bWNrY2V0eTgzNDZ3ZTVtZHZnZDF5c29jb3RhdTFyd2pwdTBzdnJ5a2RjcThrZHUzZyIsIlVyaVN0cmluZyI6Imh0dHBzOi8vd3d3LnNjaWVuY2VkaXJlY3QuY29tL3NjaWVuY2UvYXJ0aWNsZS9waWkvczA5MjE4MDA5MTEwMDE4OTM/Y2FzYV90b2tlbj1iNGtrZy1objR0Z2FhYWFhOnF1Mmx3bmdtZzhfd21vY2F0NjJ0dmd5ZnptY2tjZXR5ODM0NndlNW1kdmdkMXlzb2NvdGF1MXJ3anB1MHN2cnlrZGNxOGtkdTN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lNGMxNjhmOS0yNWI2LTQzMzEtOTJhYS03ZDkwOTMyYThkOTQiLCJUZXh0IjoiKDIwMTEpIiwiV0FJVmVyc2lvbiI6IjYuMTQuMC4wIn0=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1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339B9322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</w:tr>
      <w:tr w:rsidR="00B17532" w:rsidRPr="00B17532" w14:paraId="2B4D45DF" w14:textId="77777777" w:rsidTr="00F82AB1">
        <w:trPr>
          <w:trHeight w:val="285"/>
        </w:trPr>
        <w:tc>
          <w:tcPr>
            <w:tcW w:w="7465" w:type="dxa"/>
            <w:noWrap/>
            <w:hideMark/>
          </w:tcPr>
          <w:p w14:paraId="278EA5D9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2UxM2EzMTMxLWMwZjktNDQwMS04MjJlLWQwNzkxMTliZTE1MiIsIkVudHJpZXMiOlt7IiRpZCI6IjIiLCIkdHlwZSI6IlN3aXNzQWNhZGVtaWMuQ2l0YXZpLkNpdGF0aW9ucy5Xb3JkUGxhY2Vob2xkZXJFbnRyeSwgU3dpc3NBY2FkZW1pYy5DaXRhdmkiLCJJZCI6IjdhMTI3OTRjLWI1NGItNGQ4NC1iMzIxLTk3ZWI1MDU5MjIzMSIsIlJhbmdlTGVuZ3RoIjoxOCwiUmVmZXJlbmNlSWQiOiIxYzhjMGI0MC1kZTU3LTQ3MGQtODRhNS1hMmM4OTlmOWNl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mlhcnVpXFxBcHBEYXRhXFxMb2NhbFxcVGVtcFxccjN2NGkwemwuanBnIiwiVXJpU3RyaW5nIjoiMWM4YzBiNDAtZGU1Ny00NzBkLTg0YTUtYTJjODk5ZjljZTN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MC81LzI2IiwiRG9pIjoiMTAuMTAxNi9qLmVucG9sLjIwMTAuMDUuMD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5wb2wuMjAxMC4wNS4wMDUiLCJVcmlTdHJpbmciOiJodHRwczovL2RvaS5vcmcvMTAuMTAxNi9qLmVucG9sLjIwMTAuMDUuMD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WFydWkgWmhvbmciLCJDcmVhdGVkT24iOiIyMDIxLTA5LTI2VDExOjE2OjE1IiwiTW9kaWZpZWRCeSI6Il9KaWFydWkgWmhvbmciLCJJZCI6IjczZDQ4ZmZlLTg2M2EtNGM3ZC1iZGIwLTFlMmI2ZDg1YzdhYiIsIk1vZGlmaWVkT24iOiIyMDIxLTA5LTI2VDExOjE2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zMDMwMTQyMTUxMDAwMzU0eD9jYXNhX3Rva2VuPXRvcXVzcnBhaGRhYWFhYWE6YV92cGliN2d4eGN2YW9tMXpfNnRrdGQ3bGh1b2Y1MWlwaWxtM3VhLWdqY2Vnb2Z6NmRpYWt4cV9xeHoydWtuc2FmeXVldW11Y3EiLCJVcmlTdHJpbmciOiJodHRwczovL3d3dy5zY2llbmNlZGlyZWN0LmNvbS9zY2llbmNlL2FydGljbGUvcGlpL3MwMzAxNDIxNTEwMDAzNTR4P2Nhc2FfdG9rZW49dG9xdXNycGFoZGFhYWFhYTphX3ZwaWI3Z3h4Y3Zhb20xel82dGt0ZDdsaHVvZjUxaXBpbG0zdWEtZ2pjZWdvZno2ZGlha3hxX3F4ejJ1a25zYWZ5dWV1bXVjc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Monjon &amp; Quirion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e13a3131-c0f9-4401-822e-d079119be152"/>
                <w:id w:val="-1059163610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2I2Nzc3MjQ1LWRmNzYtNDNiYy04ZDQwLWVmZTljODMwNjdjZiIsIkVudHJpZXMiOlt7IiRpZCI6IjIiLCIkdHlwZSI6IlN3aXNzQWNhZGVtaWMuQ2l0YXZpLkNpdGF0aW9ucy5Xb3JkUGxhY2Vob2xkZXJFbnRyeSwgU3dpc3NBY2FkZW1pYy5DaXRhdmkiLCJJZCI6IjMzZjAxM2ZmLWViZTktNDZiOS1hN2ZkLWY1M2EyYjhjMGExZSIsIlJhbmdlTGVuZ3RoIjo2LCJSZWZlcmVuY2VJZCI6IjFjOGMwYjQwLWRlNTctNDcwZC04NGE1LWEyYzg5OWY5Y2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lhcnVpXFxBcHBEYXRhXFxMb2NhbFxcVGVtcFxccjN2NGkwemwuanBnIiwiVXJpU3RyaW5nIjoiMWM4YzBiNDAtZGU1Ny00NzBkLTg0YTUtYTJjODk5ZjljZTN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AvNS8yNiIsIkRvaSI6IjEwLjEwMTYvai5lbnBvbC4yMDEwLjA1LjAw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bnBvbC4yMDEwLjA1LjAwNSIsIlVyaVN0cmluZyI6Imh0dHBzOi8vZG9pLm9yZy8xMC4xMDE2L2ouZW5wb2wuMjAxMC4wNS4w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EtMDktMjZUMTE6MTY6MTUiLCJNb2RpZmllZEJ5IjoiX0ppYXJ1aSBaaG9uZyIsIklkIjoiNzNkNDhmZmUtODYzYS00YzdkLWJkYjAtMWUyYjZkODVjN2FiIiwiTW9kaWZpZWRPbiI6IjIwMjEtMDktMjZUMTE6MTY6MT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3MwMzAxNDIxNTEwMDAzNTR4P2Nhc2FfdG9rZW49dG9xdXNycGFoZGFhYWFhYTphX3ZwaWI3Z3h4Y3Zhb20xel82dGt0ZDdsaHVvZjUxaXBpbG0zdWEtZ2pjZWdvZno2ZGlha3hxX3F4ejJ1a25zYWZ5dWV1bXVjcSIsIlVyaVN0cmluZyI6Imh0dHBzOi8vd3d3LnNjaWVuY2VkaXJlY3QuY29tL3NjaWVuY2UvYXJ0aWNsZS9waWkvczAzMDE0MjE1MTAwMDM1NHg/Y2FzYV90b2tlbj10b3F1c3JwYWhkYWFhYWFhOmFfdnBpYjdneHhjdmFvbTF6XzZ0a3RkN2xodW9mNTFpcGlsbTN1YS1namNlZ29mejZkaWFreHFfcXh6MnVrbnNhZnl1ZXVtdWN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wKSJ9XX0sIlRhZyI6IkNpdGF2aVBsYWNlaG9sZGVyI2UxM2EzMTMxLWMwZjktNDQwMS04MjJlLWQwNzkxMTliZTE1MiIsIlRleHQiOiIoMjAxMCkiLCJXQUlWZXJzaW9uIjoiNi4xNC4wLjAifQ==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t>(2010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noWrap/>
            <w:hideMark/>
          </w:tcPr>
          <w:p w14:paraId="267D2DA8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</w:tr>
      <w:tr w:rsidR="00B17532" w:rsidRPr="00B17532" w14:paraId="21F29C99" w14:textId="77777777" w:rsidTr="00F82AB1">
        <w:trPr>
          <w:trHeight w:val="285"/>
        </w:trPr>
        <w:tc>
          <w:tcPr>
            <w:tcW w:w="7465" w:type="dxa"/>
            <w:tcBorders>
              <w:bottom w:val="single" w:sz="4" w:space="0" w:color="auto"/>
            </w:tcBorders>
            <w:noWrap/>
            <w:hideMark/>
          </w:tcPr>
          <w:p w14:paraId="4E7E4C8F" w14:textId="77777777" w:rsidR="00B17532" w:rsidRPr="00B17532" w:rsidRDefault="00B17532" w:rsidP="00F82AB1">
            <w:pPr>
              <w:widowControl/>
              <w:spacing w:line="36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lang w:eastAsia="ko-KR"/>
              </w:rPr>
            </w:pP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begin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instrText>ADDIN CitaviPlaceholder{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pYXJ1aVxcQXBwRGF0YVxcTG9jYWxcXFRlbXBcXG9kemJuaTAzLmpwZyIsIlVyaVN0cmluZyI6ImZiMTJjMTM3LTIxZDctNDc1NC04MTE4LTdjNmNmYzc0OGJk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QvMS8yOSIsIkRvaSI6IjEwLjEwMTYvai5lY29sZWNvbi4yMDEzLjEy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Vjb2xlY29uLjIwMTMuMTIuMDEwIiwiVXJpU3RyaW5nIjoiaHR0cHM6Ly9kb2kub3JnLzEwLjEwMTYvai5lY29sZWNvbi4yMDEzLjEyLj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hcnVpIFpob25nIiwiQ3JlYXRlZE9uIjoiMjAyMS0wOS0yM1QxMDozMTo0NyIsIk1vZGlmaWVkQnkiOiJfSmlhcnVpIFpob25nIiwiSWQiOiIwOGRkMzQ2Yi1mNTM3LTQ4MDktYTYyZS0yNzQ1MjhkOTdkZTMiLCJNb2RpZmllZE9uIjoiMjAyMS0wOS0yM1QxMDozMTo0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NjaWVuY2VkaXJlY3QuY29tL3NjaWVuY2UvYXJ0aWNsZS9waWkvczA5MjE4MDA5MTMwMDM2NTA/Y2FzYV90b2tlbj0tZXZobDdjY2szcWFhYWFhOjJ4cHNoc2VwaHpveWc5aHdvcjdiYzVnaXlicnJ1X3l6bXR4dTRuem8taGEtYWh0bnlpanM4dW1mcGx0dHh5Zm11cjZoczV3YzNhIiwiVXJpU3RyaW5nIjoiaHR0cHM6Ly93d3cuc2NpZW5jZWRpcmVjdC5jb20vc2NpZW5jZS9hcnRpY2xlL3BpaS9zMDkyMTgwMDkxMzAwMzY1MD9jYXNhX3Rva2VuPS1ldmhsN2NjazNxYWFhYWE6Mnhwc2hzZXBoem95Zzlod29yN2JjNWdpeWJycnVfeXptdHh1NG56by1oYS1haHRueWlqczh1bWZwbHR0eHlmbXVyNmhzNXdjM2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}</w:instrTex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separate"/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t>Branger &amp; Quirion</w:t>
            </w:r>
            <w:r w:rsidRPr="00B17532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</w:rPr>
              <w:fldChar w:fldCharType="end"/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 xml:space="preserve"> </w:t>
            </w:r>
            <w:sdt>
              <w:sdtPr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alias w:val="To edit, see citavi.com/edit"/>
                <w:tag w:val="CitaviPlaceholder#9f3f79f0-1ba8-4cb4-bae7-c9282717fee2"/>
                <w:id w:val="1568080705"/>
                <w:placeholder>
                  <w:docPart w:val="3BBCA721787C446CB9840C23D7949EDB"/>
                </w:placeholder>
              </w:sdtPr>
              <w:sdtEndPr/>
              <w:sdtContent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begin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instrText>ADDIN CitaviPlaceholder{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pYXJ1aVxcQXBwRGF0YVxcTG9jYWxcXFRlbXBcXG9kemJuaTAzLmpwZyIsIlVyaVN0cmluZyI6ImZiMTJjMTM3LTIxZDctNDc1NC04MTE4LTdjNmNmYzc0OGJk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0LzEvMjkiLCJEb2kiOiIxMC4xMDE2L2ouZWNvbGVjb24uMjAxMy4xMi4wMT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My4xMi4wMTAiLCJVcmlTdHJpbmciOiJodHRwczovL2RvaS5vcmcvMTAuMTAxNi9qLmVjb2xlY29uLjIwMTMuMTI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WFydWkgWmhvbmciLCJDcmVhdGVkT24iOiIyMDIxLTA5LTIzVDEwOjMxOjQ3IiwiTW9kaWZpZWRCeSI6Il9KaWFydWkgWmhvbmciLCJJZCI6IjA4ZGQzNDZiLWY1MzctNDgwOS1hNjJlLTI3NDUyOGQ5N2RlMyIsIk1vZGlmaWVkT24iOiIyMDIxLTA5LTIzVDEwOjMx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zMDkyMTgwMDkxMzAwMzY1MD9jYXNhX3Rva2VuPS1ldmhsN2NjazNxYWFhYWE6Mnhwc2hzZXBoem95Zzlod29yN2JjNWdpeWJycnVfeXptdHh1NG56by1oYS1haHRueWlqczh1bWZwbHR0eHlmbXVyNmhzNXdjM2EiLCJVcmlTdHJpbmciOiJodHRwczovL3d3dy5zY2llbmNlZGlyZWN0LmNvbS9zY2llbmNlL2FydGljbGUvcGlpL3MwOTIxODAwOTEzMDAzNjUwP2Nhc2FfdG9rZW49LWV2aGw3Y2NrM3FhYWFhYToyeHBzaHNlcGh6b3lnOWh3b3I3YmM1Z2l5YnJydV95em10eHU0bnpvLWhhLWFodG55aWpzOHVtZnBsdHR4eWZtdXI2aHM1d2MzY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OWYzZjc5ZjAtMWJhOC00Y2I0LWJhZTctYzkyODI3MTdmZWUyIiwiVGV4dCI6IigyMDE0KSIsIldBSVZlcnNpb24iOiI2LjE0LjAuMCJ9}</w:instrTex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separate"/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  <w:lang w:eastAsia="ko-KR"/>
                  </w:rPr>
                  <w:t>(2014)</w:t>
                </w:r>
                <w:r w:rsidRPr="00B17532">
                  <w:rPr>
                    <w:rFonts w:ascii="Times New Roman" w:eastAsia="DengXian" w:hAnsi="Times New Roman" w:cs="Times New Roman"/>
                    <w:noProof/>
                    <w:color w:val="000000"/>
                    <w:kern w:val="0"/>
                    <w:sz w:val="22"/>
                  </w:rPr>
                  <w:fldChar w:fldCharType="end"/>
                </w:r>
              </w:sdtContent>
            </w:sdt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1080" w:type="dxa"/>
            <w:tcBorders>
              <w:bottom w:val="single" w:sz="4" w:space="0" w:color="auto"/>
            </w:tcBorders>
            <w:noWrap/>
            <w:hideMark/>
          </w:tcPr>
          <w:p w14:paraId="5E4BEDE7" w14:textId="77777777" w:rsidR="00B17532" w:rsidRPr="00B17532" w:rsidRDefault="00B17532" w:rsidP="00F82AB1">
            <w:pPr>
              <w:widowControl/>
              <w:spacing w:line="360" w:lineRule="auto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lang w:eastAsia="ko-KR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lang w:eastAsia="ko-KR"/>
              </w:rPr>
              <w:t>54</w:t>
            </w:r>
          </w:p>
        </w:tc>
      </w:tr>
    </w:tbl>
    <w:p w14:paraId="6C5AC9EB" w14:textId="382A7CAB" w:rsidR="00B17532" w:rsidRDefault="00A24806" w:rsidP="00B17532">
      <w:pPr>
        <w:widowControl/>
        <w:jc w:val="left"/>
        <w:rPr>
          <w:rFonts w:ascii="Times New Roman" w:hAnsi="Times New Roman" w:cs="Times New Roman"/>
          <w:lang w:eastAsia="ko-KR"/>
        </w:rPr>
      </w:pPr>
      <w:r>
        <w:rPr>
          <w:rFonts w:ascii="Times New Roman" w:hAnsi="Times New Roman" w:cs="Times New Roman"/>
          <w:lang w:eastAsia="ko-KR"/>
        </w:rPr>
        <w:t>N</w:t>
      </w:r>
      <w:r>
        <w:rPr>
          <w:rFonts w:ascii="Times New Roman" w:hAnsi="Times New Roman" w:cs="Times New Roman" w:hint="eastAsia"/>
        </w:rPr>
        <w:t>ote</w:t>
      </w:r>
      <w:r>
        <w:rPr>
          <w:rFonts w:ascii="Times New Roman" w:hAnsi="Times New Roman" w:cs="Times New Roman"/>
          <w:lang w:eastAsia="ko-KR"/>
        </w:rPr>
        <w:t>: The</w:t>
      </w:r>
      <w:r w:rsidRPr="00A24806">
        <w:rPr>
          <w:rFonts w:ascii="Times New Roman" w:hAnsi="Times New Roman" w:cs="Times New Roman"/>
          <w:lang w:eastAsia="ko-KR"/>
        </w:rPr>
        <w:t xml:space="preserve"> final search was conducted on September 5, 2021</w:t>
      </w:r>
      <w:r>
        <w:rPr>
          <w:rFonts w:ascii="Times New Roman" w:hAnsi="Times New Roman" w:cs="Times New Roman"/>
          <w:lang w:eastAsia="ko-KR"/>
        </w:rPr>
        <w:t>.</w:t>
      </w:r>
    </w:p>
    <w:p w14:paraId="0D3A2F97" w14:textId="77777777" w:rsidR="00A93DA5" w:rsidRDefault="00A93DA5" w:rsidP="00B1753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F1940E3" w14:textId="21030DEE" w:rsidR="00B17532" w:rsidRPr="00B17532" w:rsidRDefault="00B17532" w:rsidP="00B17532">
      <w:pPr>
        <w:widowControl/>
        <w:jc w:val="left"/>
        <w:rPr>
          <w:rFonts w:ascii="Times New Roman" w:hAnsi="Times New Roman" w:cs="Times New Roman"/>
          <w:sz w:val="24"/>
          <w:szCs w:val="24"/>
          <w:lang w:eastAsia="ko-KR"/>
        </w:rPr>
      </w:pPr>
      <w:r w:rsidRPr="00B17532">
        <w:rPr>
          <w:rFonts w:ascii="Times New Roman" w:hAnsi="Times New Roman" w:cs="Times New Roman"/>
          <w:sz w:val="24"/>
          <w:szCs w:val="24"/>
        </w:rPr>
        <w:lastRenderedPageBreak/>
        <w:t>Table A2. Number of publications by methodology.</w:t>
      </w:r>
    </w:p>
    <w:tbl>
      <w:tblPr>
        <w:tblW w:w="7358" w:type="dxa"/>
        <w:tblCellMar>
          <w:left w:w="0" w:type="dxa"/>
          <w:right w:w="0" w:type="dxa"/>
        </w:tblCellMar>
        <w:tblLook w:val="0620" w:firstRow="1" w:lastRow="0" w:firstColumn="0" w:lastColumn="0" w:noHBand="1" w:noVBand="1"/>
      </w:tblPr>
      <w:tblGrid>
        <w:gridCol w:w="258"/>
        <w:gridCol w:w="4740"/>
        <w:gridCol w:w="740"/>
        <w:gridCol w:w="1620"/>
      </w:tblGrid>
      <w:tr w:rsidR="00B17532" w:rsidRPr="00B17532" w14:paraId="474EFD8F" w14:textId="77777777" w:rsidTr="00F82AB1">
        <w:trPr>
          <w:trHeight w:val="231"/>
        </w:trPr>
        <w:tc>
          <w:tcPr>
            <w:tcW w:w="4998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011F80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Cs w:val="21"/>
                <w:lang w:eastAsia="ko-KR"/>
              </w:rPr>
            </w:pPr>
            <w:r w:rsidRPr="00B17532">
              <w:rPr>
                <w:rFonts w:ascii="Times New Roman" w:hAnsi="Times New Roman" w:cs="Times New Roman"/>
                <w:lang w:eastAsia="ko-KR"/>
              </w:rPr>
              <w:br w:type="page"/>
            </w: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Cs w:val="21"/>
                <w:lang w:eastAsia="ko-KR"/>
              </w:rPr>
              <w:t>Method</w:t>
            </w:r>
          </w:p>
        </w:tc>
        <w:tc>
          <w:tcPr>
            <w:tcW w:w="7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225754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Cs w:val="21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Cs w:val="21"/>
              </w:rPr>
              <w:t>Count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7D05A9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Cs w:val="21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Cs w:val="21"/>
              </w:rPr>
              <w:t>Share (%)</w:t>
            </w:r>
          </w:p>
        </w:tc>
      </w:tr>
      <w:tr w:rsidR="00B17532" w:rsidRPr="00B17532" w14:paraId="69F46F5C" w14:textId="77777777" w:rsidTr="00F82AB1">
        <w:trPr>
          <w:trHeight w:val="231"/>
        </w:trPr>
        <w:tc>
          <w:tcPr>
            <w:tcW w:w="4998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6236A2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Mathematical &amp; simulation modelling</w:t>
            </w:r>
          </w:p>
        </w:tc>
        <w:tc>
          <w:tcPr>
            <w:tcW w:w="7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D6BCF8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60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1C40F3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61.22</w:t>
            </w:r>
          </w:p>
        </w:tc>
      </w:tr>
      <w:tr w:rsidR="00B17532" w:rsidRPr="00B17532" w14:paraId="197DE7B2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610864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8BDAB7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CGE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527805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4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D333FB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6496A670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2E6465" w14:textId="77777777" w:rsidR="00B17532" w:rsidRPr="00B17532" w:rsidRDefault="00B17532" w:rsidP="00F82AB1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CE2A2B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IO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34854C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  <w:t>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A67A3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68AD09D6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7C08CF" w14:textId="77777777" w:rsidR="00B17532" w:rsidRPr="00B17532" w:rsidRDefault="00B17532" w:rsidP="00F82AB1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6A92D0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Partial equilibrium framework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8F1672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5CFEEF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10984253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5F500D" w14:textId="77777777" w:rsidR="00B17532" w:rsidRPr="00B17532" w:rsidRDefault="00B17532" w:rsidP="00F82AB1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8EDF7C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Theoretical model with numerical simulations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206CF2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002BAC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7633FD19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351FA7" w14:textId="77777777" w:rsidR="00B17532" w:rsidRPr="00B17532" w:rsidRDefault="00B17532" w:rsidP="00F82AB1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0C17AB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Others (structural optimization model; structural gravity model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F4D855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  <w:t>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1C0D38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687DE51C" w14:textId="77777777" w:rsidTr="00F82AB1">
        <w:trPr>
          <w:trHeight w:val="285"/>
        </w:trPr>
        <w:tc>
          <w:tcPr>
            <w:tcW w:w="49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81AD88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Theory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EB0136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3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9A6769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35.71</w:t>
            </w:r>
          </w:p>
        </w:tc>
      </w:tr>
      <w:tr w:rsidR="00B17532" w:rsidRPr="00B17532" w14:paraId="156AB51C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CB4554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2F7F68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Qualitative analysis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379518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2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5F8B2B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16438FEA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B2A766" w14:textId="77777777" w:rsidR="00B17532" w:rsidRPr="00B17532" w:rsidRDefault="00B17532" w:rsidP="00F82AB1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CCBEB0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Game-theoretical model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BC161D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1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A94EDF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6F84407B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F4C1C0" w14:textId="77777777" w:rsidR="00B17532" w:rsidRPr="00B17532" w:rsidRDefault="00B17532" w:rsidP="00F82AB1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B9B001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Structural Optimization model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A1D442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  <w:t>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589CCC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00DC2D9B" w14:textId="77777777" w:rsidTr="00F82AB1">
        <w:trPr>
          <w:trHeight w:val="285"/>
        </w:trPr>
        <w:tc>
          <w:tcPr>
            <w:tcW w:w="49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AAB0FC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Review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548898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08E8EA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24"/>
                <w:sz w:val="20"/>
                <w:szCs w:val="20"/>
              </w:rPr>
              <w:t>2.04</w:t>
            </w:r>
          </w:p>
        </w:tc>
      </w:tr>
      <w:tr w:rsidR="00B17532" w:rsidRPr="00B17532" w14:paraId="5A4E96AA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CE498F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E8B9E9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Meta-analysis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30DF26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D792D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  <w:tr w:rsidR="00B17532" w:rsidRPr="00B17532" w14:paraId="119B9CD0" w14:textId="77777777" w:rsidTr="00F82AB1">
        <w:trPr>
          <w:trHeight w:val="285"/>
        </w:trPr>
        <w:tc>
          <w:tcPr>
            <w:tcW w:w="25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F6DBB7" w14:textId="77777777" w:rsidR="00B17532" w:rsidRPr="00B17532" w:rsidRDefault="00B17532" w:rsidP="00F82AB1">
            <w:pPr>
              <w:spacing w:line="36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47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57BACD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Narrative review</w:t>
            </w:r>
          </w:p>
        </w:tc>
        <w:tc>
          <w:tcPr>
            <w:tcW w:w="7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A5EA3E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24"/>
                <w:sz w:val="20"/>
                <w:szCs w:val="20"/>
              </w:rPr>
              <w:t>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1826F7" w14:textId="77777777" w:rsidR="00B17532" w:rsidRPr="00B17532" w:rsidRDefault="00B17532" w:rsidP="00F82AB1">
            <w:pPr>
              <w:spacing w:line="360" w:lineRule="auto"/>
              <w:rPr>
                <w:rFonts w:ascii="Times New Roman" w:eastAsia="SimSun" w:hAnsi="Times New Roman" w:cs="Times New Roman"/>
                <w:kern w:val="0"/>
                <w:sz w:val="20"/>
                <w:szCs w:val="20"/>
              </w:rPr>
            </w:pPr>
          </w:p>
        </w:tc>
      </w:tr>
    </w:tbl>
    <w:p w14:paraId="19DB8B31" w14:textId="3313EC43" w:rsidR="00B17532" w:rsidRDefault="00B17532" w:rsidP="00B17532">
      <w:pPr>
        <w:widowControl/>
        <w:jc w:val="left"/>
        <w:rPr>
          <w:rFonts w:ascii="Times New Roman" w:hAnsi="Times New Roman" w:cs="Times New Roman"/>
        </w:rPr>
      </w:pPr>
      <w:r w:rsidRPr="00B17532">
        <w:rPr>
          <w:rFonts w:ascii="Times New Roman" w:hAnsi="Times New Roman" w:cs="Times New Roman"/>
        </w:rPr>
        <w:t xml:space="preserve">Note: For the classification of research methods, we follow the classification model of </w:t>
      </w:r>
      <w:sdt>
        <w:sdtPr>
          <w:rPr>
            <w:rFonts w:ascii="Times New Roman" w:hAnsi="Times New Roman" w:cs="Times New Roman"/>
          </w:rPr>
          <w:alias w:val="To edit, see citavi.com/edit"/>
          <w:tag w:val="CitaviPlaceholder#a627643a-7fd9-46bd-ac85-24333e8b16da"/>
          <w:id w:val="-1110735083"/>
          <w:placeholder>
            <w:docPart w:val="A4E039528C1940E8A1E70D40411CB0A5"/>
          </w:placeholder>
        </w:sdtPr>
        <w:sdtEndPr/>
        <w:sdtContent>
          <w:r w:rsidRPr="00B17532">
            <w:rPr>
              <w:rFonts w:ascii="Times New Roman" w:hAnsi="Times New Roman" w:cs="Times New Roman"/>
            </w:rPr>
            <w:fldChar w:fldCharType="begin"/>
          </w:r>
          <w:r w:rsidRPr="00B17532">
            <w:rPr>
              <w:rFonts w:ascii="Times New Roman" w:hAnsi="Times New Roman" w:cs="Times New Roman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3YjNhOWM0LTY4YjUtNDI5MC1hMTE0LTdmYjU0OWYyNzlkNSIsIlJhbmdlTGVuZ3RoIjozOSwiUmVmZXJlbmNlSWQiOiI1OWVlYmMyOC0xNTQzLTQ0NzItOTBiOS0wOTNhZDQyZjU3N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ZW0uMjAxOC4wOC4wMDEiLCJVcmlTdHJpbmciOiJodHRwczovL2RvaS5vcmcvMTAuMTAxNi9qLmplZW0uMjAxOC4wOC4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YXJ1aSBaaG9uZyIsIkNyZWF0ZWRPbiI6IjIwMjItMDItMTVUMDk6NTc6MzEiLCJNb2RpZmllZEJ5IjoiX0ppYXJ1aSBaaG9uZyIsIklkIjoiYTc3ZDM2MTYtYTAxZS00ZGYyLTk0N2EtZWYwZWU0ZWJjYjhjIiwiTW9kaWZpZWRPbiI6IjIwMjItMDItMTVUMDk6NTc6Mz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3MwMDk1MDY5NjE4MzA1MzF4P2Nhc2FfdG9rZW49dHlra3AwemR2Y2thYWFhYTp0YmpxZGltZjZiYmVxNzZkOTFsaHFpam5xeXp0c3gxZHZhanF5NmlyaGdtc3ByeWRpZTBkNDVuZ3poY3dpZGRhdW9fdmkwNWN1YSIsIlVyaVN0cmluZyI6Imh0dHBzOi8vd3d3LnNjaWVuY2VkaXJlY3QuY29tL3NjaWVuY2UvYXJ0aWNsZS9waWkvczAwOTUwNjk2MTgzMDUzMXg/Y2FzYV90b2tlbj10eWtrcDB6ZHZja2FhYWFhOnRianFkaW1mNmJiZXE3NmQ5MWxocWlqbnF5enRzeDFkdmFqcXk2aXJoZ21zcHJ5ZGllMGQ0NW5nemhjd2lkZGF1b192aTA1Y3Vh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}</w:instrText>
          </w:r>
          <w:r w:rsidRPr="00B17532">
            <w:rPr>
              <w:rFonts w:ascii="Times New Roman" w:hAnsi="Times New Roman" w:cs="Times New Roman"/>
            </w:rPr>
            <w:fldChar w:fldCharType="separate"/>
          </w:r>
          <w:r w:rsidRPr="00B17532">
            <w:rPr>
              <w:rFonts w:ascii="Times New Roman" w:hAnsi="Times New Roman" w:cs="Times New Roman"/>
            </w:rPr>
            <w:t xml:space="preserve">Kube, Löschel, Mertens, &amp; Requate </w:t>
          </w:r>
          <w:r>
            <w:rPr>
              <w:rFonts w:ascii="Times New Roman" w:hAnsi="Times New Roman" w:cs="Times New Roman"/>
            </w:rPr>
            <w:t>(</w:t>
          </w:r>
          <w:r w:rsidRPr="00B17532">
            <w:rPr>
              <w:rFonts w:ascii="Times New Roman" w:hAnsi="Times New Roman" w:cs="Times New Roman"/>
            </w:rPr>
            <w:t>2018</w:t>
          </w:r>
          <w:r w:rsidRPr="00B17532">
            <w:rPr>
              <w:rFonts w:ascii="Times New Roman" w:hAnsi="Times New Roman" w:cs="Times New Roman"/>
            </w:rPr>
            <w:fldChar w:fldCharType="end"/>
          </w:r>
          <w:r>
            <w:rPr>
              <w:rFonts w:ascii="Times New Roman" w:hAnsi="Times New Roman" w:cs="Times New Roman"/>
            </w:rPr>
            <w:t>)</w:t>
          </w:r>
        </w:sdtContent>
      </w:sdt>
      <w:r w:rsidRPr="00B17532">
        <w:rPr>
          <w:rFonts w:ascii="Times New Roman" w:hAnsi="Times New Roman" w:cs="Times New Roman"/>
        </w:rPr>
        <w:t xml:space="preserve"> concerning environmental and resource economics research. IO stands for input-output techniques, and CGE refers to computable general equilibrium models.</w:t>
      </w:r>
      <w:r w:rsidRPr="00B17532">
        <w:rPr>
          <w:rFonts w:ascii="Times New Roman" w:hAnsi="Times New Roman" w:cs="Times New Roman"/>
        </w:rPr>
        <w:br w:type="page"/>
      </w:r>
    </w:p>
    <w:p w14:paraId="1E5B970A" w14:textId="70B3AA92" w:rsidR="00B17532" w:rsidRPr="00B17532" w:rsidRDefault="00B17532" w:rsidP="00B1753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B17532">
        <w:rPr>
          <w:rFonts w:ascii="Times New Roman" w:hAnsi="Times New Roman" w:cs="Times New Roman"/>
          <w:sz w:val="24"/>
          <w:szCs w:val="24"/>
        </w:rPr>
        <w:lastRenderedPageBreak/>
        <w:t>Table A3. List of CBAM-related studies with key features</w:t>
      </w:r>
    </w:p>
    <w:tbl>
      <w:tblPr>
        <w:tblW w:w="9800" w:type="dxa"/>
        <w:tblLook w:val="04A0" w:firstRow="1" w:lastRow="0" w:firstColumn="1" w:lastColumn="0" w:noHBand="0" w:noVBand="1"/>
      </w:tblPr>
      <w:tblGrid>
        <w:gridCol w:w="396"/>
        <w:gridCol w:w="1661"/>
        <w:gridCol w:w="3411"/>
        <w:gridCol w:w="1996"/>
        <w:gridCol w:w="700"/>
        <w:gridCol w:w="1636"/>
      </w:tblGrid>
      <w:tr w:rsidR="00B17532" w:rsidRPr="00B17532" w14:paraId="5C434ED5" w14:textId="77777777" w:rsidTr="00F82AB1">
        <w:trPr>
          <w:trHeight w:val="465"/>
        </w:trPr>
        <w:tc>
          <w:tcPr>
            <w:tcW w:w="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7900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70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3DDED8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uthors</w:t>
            </w:r>
          </w:p>
        </w:tc>
        <w:tc>
          <w:tcPr>
            <w:tcW w:w="36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ED633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rticle Title</w:t>
            </w:r>
          </w:p>
        </w:tc>
        <w:tc>
          <w:tcPr>
            <w:tcW w:w="183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03869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Journal</w:t>
            </w:r>
          </w:p>
        </w:tc>
        <w:tc>
          <w:tcPr>
            <w:tcW w:w="7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4F8B2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Year</w:t>
            </w:r>
          </w:p>
        </w:tc>
        <w:tc>
          <w:tcPr>
            <w:tcW w:w="167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D9A1C7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B17532">
              <w:rPr>
                <w:rFonts w:ascii="Times New Roman" w:eastAsia="DengXi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Method</w:t>
            </w:r>
          </w:p>
        </w:tc>
      </w:tr>
      <w:tr w:rsidR="00B17532" w:rsidRPr="00B17532" w14:paraId="7CEDA247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342B6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71E91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Xu, QY; Hobbs, BF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079C3A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nomic efficiency of alternative border carbon adjustment schemes: A case study of California Carbon Pricing and the Western North American power marke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012F9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8AA6F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35258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artial equilibrium framework</w:t>
            </w:r>
          </w:p>
        </w:tc>
      </w:tr>
      <w:tr w:rsidR="00B17532" w:rsidRPr="00B17532" w14:paraId="71582BB4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776FC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0749F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anerjee, S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AD05B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onjugation of border and domestic carbon adjustment and implications under production and consumption-based accounting of India's National Emission Inventory: A recursive dynamic CGE analysi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C1CCF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truct. Change and Econ. Dy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E03CF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900D3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3C41BB44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919D1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44493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ohringer, C; Schneider, J; Asane-Otoo, E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B94587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de in Carbon and Carbon Tariff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AD2CA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nviron.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s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5D52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1E5F7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31DD8508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B9E16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0984D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  <w:t>Huang X., Tan T., Toktay L.B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38E938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Leakage: The Impact of Asymmetric Regulation on Carbon-Emitting Production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57D20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roduction and Operations Management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1115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A3E6E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artial equilibrium framework</w:t>
            </w:r>
          </w:p>
        </w:tc>
      </w:tr>
      <w:tr w:rsidR="00B17532" w:rsidRPr="00B17532" w14:paraId="219CF499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5535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9AAC0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vans S., Mehling M.A., Ritz R.A., Sammon P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C6AC0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carbon adjustments and industrial competitiveness in a European Green Deal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C2BC4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E802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447628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5CDA94AC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0539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73C90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Al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hourdajie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A; Finus, M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F41770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easures to enhance the effectiveness of international climate agreements: The case of border carbon adjust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34143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ur. Econ. Rev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F8EE8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E39BB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16D22EF6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683B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77FFA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istline, JET; Merrick, J; Niemeyer, V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96E93A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stimating Power Sector Leakage Risks and Provincial Impacts of Canadian Carbon Pricing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7E4E2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nviron.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s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8A1B2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402B8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thers (r.27.Structural Optimization model)</w:t>
            </w:r>
          </w:p>
        </w:tc>
      </w:tr>
      <w:tr w:rsidR="00B17532" w:rsidRPr="00B17532" w14:paraId="36301F84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05C4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C0B92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  <w:t>Fang, Y; Yu, YG; Shi, Y; Liu, J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8BF13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effect of carbon tariffs on global emission control: A global supply chain model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B0F7D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 xml:space="preserve">Transp. Res. Pt. e-Logist. </w:t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nsp. Rev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1FA89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92EA3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oretical model with numerical simulations</w:t>
            </w:r>
          </w:p>
        </w:tc>
      </w:tr>
      <w:tr w:rsidR="00B17532" w:rsidRPr="00B17532" w14:paraId="016EAE5E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35D52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3E4C7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osbey, A; Droege, S; Fischer, C; Munnings, C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079C3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Developing Guidance For Implementing Border Carbon Adjustments: Lessons, Cautions, And Research Needs From The Literatur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FFB12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v. Env. Econ.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3B3B1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55F39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view</w:t>
            </w:r>
          </w:p>
        </w:tc>
      </w:tr>
      <w:tr w:rsidR="00B17532" w:rsidRPr="00B17532" w14:paraId="54724BEC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3FCB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A253D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  <w:t>Balistreri, EJ; Kaffine, DT; Yonezawa, H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774B4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ptimal Environmental Border Adjustments Under the General Agreement on Tariffs and Trad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8F3DF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nviron.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s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490F2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D701F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oretical model with numerical simulations</w:t>
            </w:r>
          </w:p>
        </w:tc>
      </w:tr>
      <w:tr w:rsidR="00B17532" w:rsidRPr="00B17532" w14:paraId="199A219C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D780C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73A57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cht, M; Peters, W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A06E6B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Adjustments Supplementing Nationally Determined Carbon Pricing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B9000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. Chang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3ABE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263A6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398677B6" w14:textId="77777777" w:rsidTr="00F82AB1">
        <w:trPr>
          <w:trHeight w:val="120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08220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1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0D736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orterfield M.C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10231D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adjustments for carbon Taxes, PPMS, and the WTO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1FBEF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University of Pennsylvania Journal of International Law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EDE2B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9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208B2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02B959BD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AB4B3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7195D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inchester, N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8DFB33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kern w:val="0"/>
                <w:sz w:val="18"/>
                <w:szCs w:val="18"/>
              </w:rPr>
              <w:t>Can tariffs be used to enforce Paris climate commitments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EA9FC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orld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1783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8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6E337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D2548C4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B464A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862EF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anctuary, M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4917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carbon adjustments and unilateral incentives to regulate the climat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0D9D6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v. Int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5C7F7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8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91D1A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5366B8C8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5512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E7501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occhi, P; Serrano, M; Roca, J; Arto, I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F82CB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Carbon Adjustments Based on Avoided Emissions: Addressing the Challenge of Its Design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D74DE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l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D47B5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8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8BE1E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O</w:t>
            </w:r>
          </w:p>
        </w:tc>
      </w:tr>
      <w:tr w:rsidR="00B17532" w:rsidRPr="00B17532" w14:paraId="5717323B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CBA44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6A068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cKibbin, WJ; Morris, AC; Wilcoxen, PJ; Liu, WF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89D8AB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Role of Border Carbon Adjustments in a U.S. Carbon Tax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49C76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. Chang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73858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8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D5332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0712DF74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EEF8F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D12AE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hringer, C; Carbone, JC; Rutherford, TF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67318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mbodied Carbon Tariff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E4445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cand. J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1E82D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8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28E45A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3043509A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13191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B5764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aatz C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880246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adaptation finance and justice. A criteria-based assessment of policy instru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CC07E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nalyse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und Kritik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5805E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8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E758B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60B52986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7801F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F0D27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Larch, M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anne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J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C65E9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tariffs: An analysis of the trade, welfare, and emission effec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26C3E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. Int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357B7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7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CE26D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thers (r.27.Structural Optimization model)</w:t>
            </w:r>
          </w:p>
        </w:tc>
      </w:tr>
      <w:tr w:rsidR="00B17532" w:rsidRPr="00B17532" w14:paraId="43038CBF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06D99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D63C8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ohringer, C; Bye, B; Faehn, T; Rosendahl, KE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DC527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argeted carbon tariffs: Export response, leakage and welfar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53A59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s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 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5A62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7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C49E8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CE0C1C1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3B491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6FB8B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Zhang, ZK; Zhu, KF; Hewings, GJD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C0D472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effects of border-crossing frequencies associated with carbon footprints on border carbon adjust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6E74E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86EF4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7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961CE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O</w:t>
            </w:r>
          </w:p>
        </w:tc>
      </w:tr>
      <w:tr w:rsidR="00B17532" w:rsidRPr="00B17532" w14:paraId="2237769B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60D8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F132E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ortum, S; Weisbach, D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3BB438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Design of Border Adjustments for Carbon Pric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7DA76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atl. Tax J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8CEDC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7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8A6AF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02EB9006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CDD41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74EC15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chtman, JP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5BDC8F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TO Law Constraints on Border Tax Adjustment and Tax Credit Mechanisms to Reduce the Competitive Effects of Carbon Tax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29050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Natl. Tax J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2EEC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7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7E3CB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4B5B9923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00E65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92296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Dai, R; Zhang, JX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4AED98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reen process innovation and differentiated pricing strategies with environmental concerns of South-North marke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89BB4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 xml:space="preserve">Transp. Res. Pt. e-Logist. </w:t>
            </w: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nsp. Rev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E1A10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7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EC53E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oretical model with numerical simulations</w:t>
            </w:r>
          </w:p>
        </w:tc>
      </w:tr>
      <w:tr w:rsidR="00B17532" w:rsidRPr="00B17532" w14:paraId="43DD47F5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0EB3D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16676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llevi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E.,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ggioni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G., Riccardi R., Rocco M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89662E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valuating the carbon leakage effect on cement sector under different climate polici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21E06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ournal of Cleaner Production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AACC9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7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78DDA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artial equilibrium framework</w:t>
            </w:r>
          </w:p>
        </w:tc>
      </w:tr>
      <w:tr w:rsidR="00B17532" w:rsidRPr="00B17532" w14:paraId="575BE09B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1E63A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2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E131B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ntimiani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A; Costantini, V; Kuik, O; Paglialunga, E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3C261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itigation of adverse effects on competitiveness and leakage of unilateral EU climate policy: An assessment of policy instru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8E5BF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l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6B904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8B342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B247663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C4757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DC652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akai, M; Barrett, J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213EBD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carbon adjustments: Addressing emissions embodied in trad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70D3F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81908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91D85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O</w:t>
            </w:r>
          </w:p>
        </w:tc>
      </w:tr>
      <w:tr w:rsidR="00B17532" w:rsidRPr="00B17532" w14:paraId="1539846B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EA19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7E9C77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Foure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, J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uimbard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, H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onjon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S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950CB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carbon adjustment and trade retaliation: What would be the cost for the European Union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14EFE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44C96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EEAB9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73B3E0D8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99B81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372AA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hringer, C; Carbone, JC; Rutherford, TF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6D527E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Strategic Value of Carbon Tariff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027A3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cand. J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7BD5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C87EC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513FE95A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C5AEC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CF39A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ichalek G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E36CF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rogressive Optimal Technology-based Border Carbon Adjustment (POT BCA) - A New Approach to an Old Carbon Problem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D8540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vironmental Modeling and Assessment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BE2D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DA0D6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0A685A1C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7F47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9B549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Liang Q.-M., Wang T., Xue M.-M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094EB7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ddressing the competitiveness effects of taxing carbon in China: Domestic tax cuts versus border tax adjust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1DBA3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ournal of Cleaner Production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7DB3D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69DDA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1E1F7EC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5597D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B02C9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  <w:t>Siriwardana M., Meng S., McNeill J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AB69E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adjustments under unilateral carbon pricing: The case of Australian carbon tax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09D27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ournal of Economic Structures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B6D5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FE0A6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6ACAE90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F0DEC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9FE53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noulies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L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29564F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Strategic and Effective Dimensions of the Border Tax Adjustmen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E0DAA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. Public. Econ. Theory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2381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5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9E1C3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771AFCE2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B1A29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B6E08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ohringer, C; Muller, A; Schneider, J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D18ACB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Tariffs Revisited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C6541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  <w:t>J. Assoc. Environ. Resour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9558C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5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7C141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495070B0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45E1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27A791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  <w:t>Mason, CF; Barbier, EB; Umanskaya, VI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842DF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n the strategic use of border tax adjustments as a second-best climate policy measur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E32E1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viron. Dev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B593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5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4B0D7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50B0F30A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FFDD5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DB1E6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Dong, YL; Ishikawa, M; Hagiwara, T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2B5B4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nomic and environmental impact analysis of carbon tariffs on Chinese expor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5942D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593E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5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E823C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157A483C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68A27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2EB02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elm, C; Schmidt, RC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280BEE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cooperation with technology investments and border carbon adjustmen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5E5B7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ur. Econ. Rev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6B77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5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186F8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350C4527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31EB4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1B051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rfanoglu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Z.B.,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esmero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J.P., Golub A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9E1897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otential of border tax adjustments to deter free riding in international climate agree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225AA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vironmental Research Letters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FBC36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5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843C5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oretical model with numerical simulations</w:t>
            </w:r>
          </w:p>
        </w:tc>
      </w:tr>
      <w:tr w:rsidR="00B17532" w:rsidRPr="00B17532" w14:paraId="1E615C1F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C5B7B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3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24E8E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  <w:t>López L.-A., Cadarso M.-A., Gómez N., Tobarra M.-A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08ADF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Food miles, carbon footprint and global value chains for Spanish agriculture: Assessing the impact of a carbon border tax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064C0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ournal of Cleaner Production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9F489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5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B17EF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O</w:t>
            </w:r>
          </w:p>
        </w:tc>
      </w:tr>
      <w:tr w:rsidR="00B17532" w:rsidRPr="00B17532" w14:paraId="7751DC4B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17CB5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4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E04CF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Keen, M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otsogiannis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C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F4F4A6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oordinating climate and trade policies: Pareto efficiency and the role of border tax adjust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5A4D2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. Int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E007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4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74E3B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43C78482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D152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A0F57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ohringer, C; Fischer, C; Rosendahl, KE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F6E6CB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ost-effective unilateral climate policy design: Size matter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00FBE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.Environ.Econ</w:t>
            </w:r>
            <w:proofErr w:type="gram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Manage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CC6DA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4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97D4B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71A64F36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3352E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FF71E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Schinko, T; Bednar-Friedl, B; Steininger, KW; Grossmann, WD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C1A7E6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witching to carbon-free production processes: Implications for carbon leakage and border carbon adjustmen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52FB7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701E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4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61527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4E0301D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39C79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AB118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ranger, F; Quirion, P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CC0C7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ould border carbon adjustments prevent carbon leakage and heavy industry competitiveness losses? Insights from a meta-analysis of recent economic studi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06C8F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l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59354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4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5DB47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view</w:t>
            </w:r>
          </w:p>
        </w:tc>
      </w:tr>
      <w:tr w:rsidR="00B17532" w:rsidRPr="00B17532" w14:paraId="7C5FF773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A292F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EBE93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yland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, T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acc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G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5DB4C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tariffs and cooperative outcom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ECDDB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02313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4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26B0F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78DCF34D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A5036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80F77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Alton T., Arndt C., Davies R., Hartley F.,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akrelov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K., Thurlow J.,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Ubogu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D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A250A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troducing carbon taxes in South Africa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FD920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pplied Energ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D8E61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4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FF293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7AFB9C31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6EC66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BD8FB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i, AJ; Zhang, AZ; Cai, HB; Li, XF; Peng, SS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3F51D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ow large are the impacts of carbon-motivated border tax adjustments on China and how to mitigate them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32C62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E95A9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3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44BC6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06FB033E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A4048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4E8B4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Jakob, M; Marschinski, R; Hubler, M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4213A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etween a Rock and a Hard Place: A Trade-Theory Analysis of Leakage Under Production- and Consumption-Based Polici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F81CD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Environ.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s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767E8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3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DFE90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237D017A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B80B6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9A833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Mattoo, A; Subramanian, A; van der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ensbrugghe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D; He, JW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A917DE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de effects of alternative carbon border-tax schem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058AA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v. World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A4C47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3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11F1F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5EF304EB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E704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4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15134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  <w:t>Antimiani, A; Costantini, V; Martini, C; Salvatici, L; Tommasino, MC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9258D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ssessing alternative solutions to carbon leakag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66673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91F37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3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369B5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7B5FEBC0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1085D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EA394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ao, Q; Tang, L; Zhang, ZX; Wang, SY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A35167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mpacts of border carbon adjustments on China's sectoral emissions: Simulations with a dynamic computable general equilibrium model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76874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hina Econ. Rev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3084B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3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61073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6C1B30E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42C3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8149C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Dissou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Y; Siddiqui, MS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F7D3D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gional Trade Agreements, Emissions Bubbles, and Carbon Tariff Harmonization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86F80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J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E640B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3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4CB4D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3059B44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FF06F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5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BAF44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fr-FR"/>
              </w:rPr>
              <w:t>Burniaux, JM; Chateau, J; Duval, R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39B9EE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s there a case for carbon-based border tax adjustment? An applied general equilibrium analysi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9EC88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ppl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7F166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3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8ADB2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710F6AB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22597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CF1B4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ednar-Friedl, B; Schinko, T; Steininger, KW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57101E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relevance of process emissions for carbon leakage: A comparison of unilateral climate policy options with and without border carbon adjustmen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12431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A57EC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FEABC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1A96A964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D3BDE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28770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hringer, C; Carbone, JC; Rutherford, TF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6BC91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Unilateral climate policy design: Efficiency and equity implications of alternative instruments to reduce carbon leakag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0D9CD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cand. J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6D41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44986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40D8165C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ED273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0714B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  <w:t>Bohringer, C; Balistreri, EJ; Rutherford, TF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B1B9B8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role of border carbon adjustment in unilateral climate policy: Overview of an Energy Modeling Forum study (EMF 29)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2EA58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9021A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67CAB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2743415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DE9F7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985C1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Bohringer, C; Bye, B; Faehn, T; Rosendahl, KE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12B41A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lternative designs for tariffs on embodied carbon: A global cost-effectiveness analysi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94350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es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 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C3BA8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D82E4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155E15A4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FEDEB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B42C6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on, J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18AEF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stimating carbon leakage and the efficiency of border adjustments in general equilibrium - Does sectoral aggregation matter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FDB05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20B2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5307C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39B90C6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70FED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ED0B7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hosh, M; Luo, DM; Siddiqui, MS; Zhu, YF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DCD4A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tax adjustments in the climate policy context: CO2 versus broad-based GHG emission targeting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CD5F19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2042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86EF6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46993C3F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0DB88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5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6DAAA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Lanzi, E; Chateau, J; Dellink, R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39843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lternative approaches for levelling carbon prices in a world with fragmented carbon marke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91215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B9FD9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439AE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67B4CFD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A9118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13582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ringmann, M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2A2C88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 look inwards: Carbon tariffs versus internal improvements in emissions-trading system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FB3F1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B10FF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BEDEE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031CEF3D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4581C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901FB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eitzel, M; Hubler, M; Peterson, S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1D44FD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Fair, optimal or detrimental? Environmental vs. strategic use of border carbon adjustmen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EC566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BBABF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C14FB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77F749FC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12A80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C4656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ubler, M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737AA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tariffs on Chinese exports: Emissions reduction, threat, or farce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360DF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C2DC1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82B8C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4041C2D2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E427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A84A5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Fischer, C; Fox, AK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398CAD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omparing policies to combat emissions leakage: Border carbon adjustments versus rebat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D6C03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9898B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2811D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03937DF3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DBB80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30825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i, AJ; Zhang, AZ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045516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ill carbon motivated border tax adjustments function as a threat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4109E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25C5C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2020B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1A02EE90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537DC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0C7B4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Helm, D; Hepburn, C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Ruta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G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E33488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de, climate change, and the political game theory of border carbon adjust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630D0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xf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 Rev. Econ.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F804F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E414E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193F438F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86BB7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D2A41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Das, K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ECDFF1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ow Vulnerable is India's Trade to Possible Border Carbon Adjustments in the EU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57EA2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. World Trade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BDDC1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B0371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thers (theory)</w:t>
            </w:r>
          </w:p>
        </w:tc>
      </w:tr>
      <w:tr w:rsidR="00B17532" w:rsidRPr="00B17532" w14:paraId="122F3F4C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F72C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6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B2B90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adly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SD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7158B7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carbon adjustments, WTO-law and the principle of common but differentiated responsibiliti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65166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Int. Environ. </w:t>
            </w:r>
            <w:proofErr w:type="spellStart"/>
            <w:proofErr w:type="gram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greem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-</w:t>
            </w:r>
            <w:proofErr w:type="gram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Polit. Law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nom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19F65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0BC27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508A598A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9BFCB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3A8B2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inchester, N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F8A05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Impact of Border Carbon Adjustments Under Alternative Producer Respons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2B452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orld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07C69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59C94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33E89A97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99F34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6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17A79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esserlin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PA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8524C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and trade policies: from mutual destruction to mutual suppor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E170E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orld Trade Rev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B498F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5C45A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792C63A3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7F6FE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F554C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yland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T.,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Zaccou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G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C2180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trategic effects of a border tax adjustment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1FC3A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ternational Game Theory Review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A240C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9BDAF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090F661C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7549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75A9D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Dong Y., Walley J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011CF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ow large are the impacts of carbon motivated border tax adjustments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C0AEE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Change Economics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02D43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935AC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02E31C4B" w14:textId="77777777" w:rsidTr="00F82AB1">
        <w:trPr>
          <w:trHeight w:val="120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CE86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FCCC6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Lingling Z., Alun G., Fei T., Jiankun H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395C9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fluences of border carbon adjustments on China’s foreign trad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A2AF6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hinese Journal of Population Resources and Environment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30D1D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F039B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O</w:t>
            </w:r>
          </w:p>
        </w:tc>
      </w:tr>
      <w:tr w:rsidR="00B17532" w:rsidRPr="00B17532" w14:paraId="62F37573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C1118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CB6A2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Spassov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Y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B4246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U ETS: Upholding the carbon price without incidence of carbon leakag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E61D4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ournal of Environmental Law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FED33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F8A58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2FDD3199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DA03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727EC8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Dong, Y; Whalley, J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A966EF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motivated regional trade arrangements: Analytics and simulation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DEB6A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n. Model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186E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471E14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9F11CFC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C4804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7987B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oore, MO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578D1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mplementing Carbon Tariffs: A Fool's Errand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CC3B29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J. World Trade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06A09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4C5F4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4A99F265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F1CDB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6E709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aufmann, C; Weber, RH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E28C7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-related border tax adjustment: mitigating climate change or restricting international trade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33F79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orld Trade Rev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AD480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B0D9A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414609D7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F4DEB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11CE8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onjon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S; Quirion, P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2CF107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ddressing leakage in the EU ETS: Border adjustment or output-based allocation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27672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l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ADBD5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4612A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artial equilibrium framework</w:t>
            </w:r>
          </w:p>
        </w:tc>
      </w:tr>
      <w:tr w:rsidR="00B17532" w:rsidRPr="00B17532" w14:paraId="442B7C2D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442B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B0368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Bassi, AM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Yudken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JS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27CC67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policy and energy-intensive manufacturing: A comprehensive analysis of the effectiveness of cost mitigation provisions in the American Energy and Security Act of 2009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D9679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782A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0B9A4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Others (r.27.Structural Optimization model)</w:t>
            </w:r>
          </w:p>
        </w:tc>
      </w:tr>
      <w:tr w:rsidR="00B17532" w:rsidRPr="00B17532" w14:paraId="28534019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479C0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7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39453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Dissou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, Y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yland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T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20D07B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control policies, competitiveness, and border tax adjust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EACA7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4F6A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57B8A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257EEA4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CED4B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C3AEA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Winchester, N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altsev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S; Reilly, JM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0FF04A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ill Border Carbon Adjustments Work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824CD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 E J. Econ. Anal.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CB3EB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3174B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7925BA5B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6AF92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E4EC0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nb-NO"/>
              </w:rPr>
              <w:t>Atkinson G., Hamilton K., Ruta G., Van Der Mensbrugghe D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400F2E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rade in 'virtual carbon': Empirical results and implications for policy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931F7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lobal Environmental Change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2BFF1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E4DE0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O</w:t>
            </w:r>
          </w:p>
        </w:tc>
      </w:tr>
      <w:tr w:rsidR="00B17532" w:rsidRPr="00B17532" w14:paraId="01A24B58" w14:textId="77777777" w:rsidTr="00F82AB1">
        <w:trPr>
          <w:trHeight w:val="120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B27C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8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E1B45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Keting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S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D1410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Controversy of international carbon-motivated border tax adjustment and its impact on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hina’s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manufacturing industrie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B8A34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hinese Journal of Population Resources and Environment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5DA12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FD5B3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6750F608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311F1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981E6E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Gros D.,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genhofer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C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8430C4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case for taxing carbon at the border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4FAAE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5CB96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42BCC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1D701C5A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FB85A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42E4A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Voituriez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 T., Wang X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49DE96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etting the carbon price right through climate border measures: A Chinese perspectiv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ED022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77531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BBDF3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439751DC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FC5F7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E74FF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in B., Li A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F39AC2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mpacts of carbon motivated border tax adjustments on competitiveness across regions in China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84F11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31AC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C779C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02E9DAF6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2C2FDA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348A3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olmes P., Reilly T., Rollo J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A87AB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carbon adjustments and the potential for protectionism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79753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92563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1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0214E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1AD8209F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81C37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7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33A91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onjon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S; Quirion, P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EB6698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ow to design a border adjustment for the European Union Emissions Trading System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CBC3B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l.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21008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1D1C6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52440BE0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82F0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8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E1136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Lockwood, B; Whalley, J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B1698C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-motivated Border Tax Adjustments: Old Wine in Green Bottles?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2AFC9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orld Econ.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2A34A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32E33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2D624FA5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88681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89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0F2C4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Kuik, O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Hofkes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M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22706A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Border adjustment for European emissions trading: Competitiveness and carbon leakage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3F7D6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BBC68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BBA2D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GE</w:t>
            </w:r>
          </w:p>
        </w:tc>
      </w:tr>
      <w:tr w:rsidR="00B17532" w:rsidRPr="00B17532" w14:paraId="2168928F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96425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0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7C9FF6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  <w:lang w:val="de-DE"/>
              </w:rPr>
              <w:t>van Asselt, H; Brewer, T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11605A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ddressing competitiveness and leakage concerns in climate policy: An analysis of border adjustment measures in the US and the EU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AA618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6CED4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D7D08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3FA4B221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CB29A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1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408C95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cKenzie M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22311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missions reduction policies and the WTO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C1B7D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Asia Pacific Journal of Environmental Law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76CD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D6EF3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21BA0617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5273F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2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373AE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zard C.F., Weber C.L., Matthews H.S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DC3D0F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rimary and embedded steel imports to the U.S.: Implications for the design of border tax adjust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1F53A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vironmental Science and Technolog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D9C48D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56319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O</w:t>
            </w:r>
          </w:p>
        </w:tc>
      </w:tr>
      <w:tr w:rsidR="00B17532" w:rsidRPr="00B17532" w14:paraId="1AABC501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8860B7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3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F34DC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arke H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FCC574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arbon Leakages, Consumption-based Carbon Taxes and International Climate Change Agreemen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2FE960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conomic Papers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18F9F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3B515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Game-theoretic model</w:t>
            </w:r>
          </w:p>
        </w:tc>
      </w:tr>
      <w:tr w:rsidR="00B17532" w:rsidRPr="00B17532" w14:paraId="08F1E2DE" w14:textId="77777777" w:rsidTr="00F82AB1">
        <w:trPr>
          <w:trHeight w:val="72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B187C3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4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B219D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reland R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96D47B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mplications for Customs of climate change mitigation and adaptation policy options: A preliminary examination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623812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orld Customs Journal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DC5A8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64A3EF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7A65F51E" w14:textId="77777777" w:rsidTr="00F82AB1">
        <w:trPr>
          <w:trHeight w:val="96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9065C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5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95DB9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urran L.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716772B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The potential impacts of border tax adjustments on imports of energy-intensive goods in the EU and USA market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E6666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International Journal of Sustainable Societ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F2E5E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10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6A345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566FF5E6" w14:textId="77777777" w:rsidTr="00F82AB1">
        <w:trPr>
          <w:trHeight w:val="480"/>
        </w:trPr>
        <w:tc>
          <w:tcPr>
            <w:tcW w:w="26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797D1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96</w:t>
            </w:r>
          </w:p>
        </w:tc>
        <w:tc>
          <w:tcPr>
            <w:tcW w:w="1707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C13C5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Weber, CL; Peters, GP</w:t>
            </w:r>
          </w:p>
        </w:tc>
        <w:tc>
          <w:tcPr>
            <w:tcW w:w="363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35A789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change policy and international trade: Policy considerations in the US</w:t>
            </w:r>
          </w:p>
        </w:tc>
        <w:tc>
          <w:tcPr>
            <w:tcW w:w="1832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68EDE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Policy</w:t>
            </w:r>
          </w:p>
        </w:tc>
        <w:tc>
          <w:tcPr>
            <w:tcW w:w="700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B035E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09</w:t>
            </w:r>
          </w:p>
        </w:tc>
        <w:tc>
          <w:tcPr>
            <w:tcW w:w="167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3D083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Qualitative analysis</w:t>
            </w:r>
          </w:p>
        </w:tc>
      </w:tr>
      <w:tr w:rsidR="00B17532" w:rsidRPr="00B17532" w14:paraId="42D6AF8A" w14:textId="77777777" w:rsidTr="00F82AB1">
        <w:trPr>
          <w:trHeight w:val="735"/>
        </w:trPr>
        <w:tc>
          <w:tcPr>
            <w:tcW w:w="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3957F1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97</w:t>
            </w:r>
          </w:p>
        </w:tc>
        <w:tc>
          <w:tcPr>
            <w:tcW w:w="17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2EF74CB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 xml:space="preserve">Mathiesen, L; </w:t>
            </w:r>
            <w:proofErr w:type="spellStart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Maestad</w:t>
            </w:r>
            <w:proofErr w:type="spellEnd"/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, O</w:t>
            </w:r>
          </w:p>
        </w:tc>
        <w:tc>
          <w:tcPr>
            <w:tcW w:w="36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606B15" w14:textId="77777777" w:rsidR="00B17532" w:rsidRPr="00B17532" w:rsidRDefault="00B17532" w:rsidP="00F82AB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Climate policy and the steel industry: Achieving global emission reductions by an incomplete climate agreement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F8EE94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Energy J.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E5777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2004</w:t>
            </w:r>
          </w:p>
        </w:tc>
        <w:tc>
          <w:tcPr>
            <w:tcW w:w="167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24BF95" w14:textId="77777777" w:rsidR="00B17532" w:rsidRPr="00B17532" w:rsidRDefault="00B17532" w:rsidP="00F82AB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</w:pPr>
            <w:r w:rsidRPr="00B17532">
              <w:rPr>
                <w:rFonts w:ascii="Times New Roman" w:eastAsia="DengXian" w:hAnsi="Times New Roman" w:cs="Times New Roman"/>
                <w:color w:val="000000"/>
                <w:kern w:val="0"/>
                <w:sz w:val="18"/>
                <w:szCs w:val="18"/>
              </w:rPr>
              <w:t>Partial equilibrium framework</w:t>
            </w:r>
          </w:p>
        </w:tc>
      </w:tr>
    </w:tbl>
    <w:p w14:paraId="41191700" w14:textId="0576A13A" w:rsidR="00B17532" w:rsidRPr="00B17532" w:rsidRDefault="00B17532" w:rsidP="00B1753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: </w:t>
      </w:r>
      <w:r w:rsidRPr="00B17532">
        <w:rPr>
          <w:rFonts w:ascii="Times New Roman" w:hAnsi="Times New Roman" w:cs="Times New Roman"/>
        </w:rPr>
        <w:t>IO stands for input-output techniques, and CGE refers to computable general equilibrium models.</w:t>
      </w:r>
    </w:p>
    <w:p w14:paraId="40D46EF0" w14:textId="77777777" w:rsidR="00894ED3" w:rsidRPr="00B17532" w:rsidRDefault="00894ED3">
      <w:pPr>
        <w:rPr>
          <w:rFonts w:ascii="Times New Roman" w:hAnsi="Times New Roman" w:cs="Times New Roman"/>
        </w:rPr>
      </w:pPr>
    </w:p>
    <w:sectPr w:rsidR="00894ED3" w:rsidRPr="00B17532" w:rsidSect="00A14670">
      <w:footerReference w:type="default" r:id="rId8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0C3565" w14:textId="77777777" w:rsidR="00964AA6" w:rsidRDefault="00964AA6">
      <w:r>
        <w:separator/>
      </w:r>
    </w:p>
  </w:endnote>
  <w:endnote w:type="continuationSeparator" w:id="0">
    <w:p w14:paraId="71A96DB8" w14:textId="77777777" w:rsidR="00964AA6" w:rsidRDefault="00964A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4557833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3400EC6D" w14:textId="77777777" w:rsidR="007A6995" w:rsidRPr="000D0E77" w:rsidRDefault="00DE6D7B">
        <w:pPr>
          <w:pStyle w:val="Footer"/>
          <w:jc w:val="center"/>
          <w:rPr>
            <w:rFonts w:ascii="Times New Roman" w:hAnsi="Times New Roman" w:cs="Times New Roman"/>
          </w:rPr>
        </w:pPr>
        <w:r w:rsidRPr="000D0E77">
          <w:rPr>
            <w:rFonts w:ascii="Times New Roman" w:hAnsi="Times New Roman" w:cs="Times New Roman"/>
          </w:rPr>
          <w:fldChar w:fldCharType="begin"/>
        </w:r>
        <w:r w:rsidRPr="000D0E77">
          <w:rPr>
            <w:rFonts w:ascii="Times New Roman" w:hAnsi="Times New Roman" w:cs="Times New Roman"/>
          </w:rPr>
          <w:instrText>PAGE   \* MERGEFORMAT</w:instrText>
        </w:r>
        <w:r w:rsidRPr="000D0E77">
          <w:rPr>
            <w:rFonts w:ascii="Times New Roman" w:hAnsi="Times New Roman" w:cs="Times New Roman"/>
          </w:rPr>
          <w:fldChar w:fldCharType="separate"/>
        </w:r>
        <w:r w:rsidRPr="00E240C1">
          <w:rPr>
            <w:rFonts w:ascii="Times New Roman" w:hAnsi="Times New Roman" w:cs="Times New Roman"/>
            <w:noProof/>
            <w:lang w:val="zh-CN"/>
          </w:rPr>
          <w:t>1</w:t>
        </w:r>
        <w:r w:rsidRPr="000D0E77">
          <w:rPr>
            <w:rFonts w:ascii="Times New Roman" w:hAnsi="Times New Roman" w:cs="Times New Roman"/>
          </w:rPr>
          <w:fldChar w:fldCharType="end"/>
        </w:r>
      </w:p>
    </w:sdtContent>
  </w:sdt>
  <w:p w14:paraId="227AEFA3" w14:textId="77777777" w:rsidR="007A6995" w:rsidRDefault="00DE6D7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B37412" w14:textId="77777777" w:rsidR="00964AA6" w:rsidRDefault="00964AA6">
      <w:r>
        <w:separator/>
      </w:r>
    </w:p>
  </w:footnote>
  <w:footnote w:type="continuationSeparator" w:id="0">
    <w:p w14:paraId="489C3FB8" w14:textId="77777777" w:rsidR="00964AA6" w:rsidRDefault="00964AA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A40E3A62"/>
    <w:lvl w:ilvl="0">
      <w:start w:val="1"/>
      <w:numFmt w:val="decimal"/>
      <w:pStyle w:val="ListNumber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4A760E82"/>
    <w:lvl w:ilvl="0">
      <w:start w:val="1"/>
      <w:numFmt w:val="decimal"/>
      <w:pStyle w:val="ListNumber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382A3534"/>
    <w:lvl w:ilvl="0">
      <w:start w:val="1"/>
      <w:numFmt w:val="decimal"/>
      <w:pStyle w:val="ListNumber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64EFDE4"/>
    <w:lvl w:ilvl="0">
      <w:start w:val="1"/>
      <w:numFmt w:val="decimal"/>
      <w:pStyle w:val="ListNumber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6D607CB0"/>
    <w:lvl w:ilvl="0">
      <w:start w:val="1"/>
      <w:numFmt w:val="bullet"/>
      <w:pStyle w:val="ListBullet5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A66AB328"/>
    <w:lvl w:ilvl="0">
      <w:start w:val="1"/>
      <w:numFmt w:val="bullet"/>
      <w:pStyle w:val="ListBullet4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83222718"/>
    <w:lvl w:ilvl="0">
      <w:start w:val="1"/>
      <w:numFmt w:val="bullet"/>
      <w:pStyle w:val="ListBullet3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F21E29DE"/>
    <w:lvl w:ilvl="0">
      <w:start w:val="1"/>
      <w:numFmt w:val="bullet"/>
      <w:pStyle w:val="ListBullet2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BCE64A2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A26C8C94"/>
    <w:lvl w:ilvl="0">
      <w:start w:val="1"/>
      <w:numFmt w:val="bullet"/>
      <w:pStyle w:val="List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05F374BD"/>
    <w:multiLevelType w:val="hybridMultilevel"/>
    <w:tmpl w:val="3BC8BEF4"/>
    <w:lvl w:ilvl="0" w:tplc="27A2FA56">
      <w:numFmt w:val="bullet"/>
      <w:lvlText w:val="-"/>
      <w:lvlJc w:val="left"/>
      <w:pPr>
        <w:ind w:left="360" w:hanging="360"/>
      </w:pPr>
      <w:rPr>
        <w:rFonts w:ascii="DengXian" w:eastAsia="DengXian" w:hAnsi="DengXian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06004BA9"/>
    <w:multiLevelType w:val="hybridMultilevel"/>
    <w:tmpl w:val="F66C2298"/>
    <w:lvl w:ilvl="0" w:tplc="1568AD2A">
      <w:start w:val="1"/>
      <w:numFmt w:val="bullet"/>
      <w:lvlText w:val=""/>
      <w:lvlJc w:val="left"/>
      <w:pPr>
        <w:ind w:left="84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5" w:hanging="420"/>
      </w:pPr>
      <w:rPr>
        <w:rFonts w:ascii="Wingdings" w:hAnsi="Wingdings" w:hint="default"/>
      </w:rPr>
    </w:lvl>
  </w:abstractNum>
  <w:abstractNum w:abstractNumId="12" w15:restartNumberingAfterBreak="0">
    <w:nsid w:val="0682579A"/>
    <w:multiLevelType w:val="hybridMultilevel"/>
    <w:tmpl w:val="8D5433F0"/>
    <w:lvl w:ilvl="0" w:tplc="33C6ACA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070D2097"/>
    <w:multiLevelType w:val="hybridMultilevel"/>
    <w:tmpl w:val="293097AE"/>
    <w:lvl w:ilvl="0" w:tplc="B88690E6">
      <w:start w:val="1"/>
      <w:numFmt w:val="decimal"/>
      <w:lvlText w:val="%1."/>
      <w:lvlJc w:val="left"/>
      <w:pPr>
        <w:ind w:left="1352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832" w:hanging="420"/>
      </w:pPr>
    </w:lvl>
    <w:lvl w:ilvl="2" w:tplc="0409001B" w:tentative="1">
      <w:start w:val="1"/>
      <w:numFmt w:val="lowerRoman"/>
      <w:lvlText w:val="%3."/>
      <w:lvlJc w:val="right"/>
      <w:pPr>
        <w:ind w:left="2252" w:hanging="420"/>
      </w:pPr>
    </w:lvl>
    <w:lvl w:ilvl="3" w:tplc="0409000F" w:tentative="1">
      <w:start w:val="1"/>
      <w:numFmt w:val="decimal"/>
      <w:lvlText w:val="%4."/>
      <w:lvlJc w:val="left"/>
      <w:pPr>
        <w:ind w:left="2672" w:hanging="420"/>
      </w:pPr>
    </w:lvl>
    <w:lvl w:ilvl="4" w:tplc="04090019" w:tentative="1">
      <w:start w:val="1"/>
      <w:numFmt w:val="lowerLetter"/>
      <w:lvlText w:val="%5)"/>
      <w:lvlJc w:val="left"/>
      <w:pPr>
        <w:ind w:left="3092" w:hanging="420"/>
      </w:pPr>
    </w:lvl>
    <w:lvl w:ilvl="5" w:tplc="0409001B" w:tentative="1">
      <w:start w:val="1"/>
      <w:numFmt w:val="lowerRoman"/>
      <w:lvlText w:val="%6."/>
      <w:lvlJc w:val="right"/>
      <w:pPr>
        <w:ind w:left="3512" w:hanging="420"/>
      </w:pPr>
    </w:lvl>
    <w:lvl w:ilvl="6" w:tplc="0409000F" w:tentative="1">
      <w:start w:val="1"/>
      <w:numFmt w:val="decimal"/>
      <w:lvlText w:val="%7."/>
      <w:lvlJc w:val="left"/>
      <w:pPr>
        <w:ind w:left="3932" w:hanging="420"/>
      </w:pPr>
    </w:lvl>
    <w:lvl w:ilvl="7" w:tplc="04090019" w:tentative="1">
      <w:start w:val="1"/>
      <w:numFmt w:val="lowerLetter"/>
      <w:lvlText w:val="%8)"/>
      <w:lvlJc w:val="left"/>
      <w:pPr>
        <w:ind w:left="4352" w:hanging="420"/>
      </w:pPr>
    </w:lvl>
    <w:lvl w:ilvl="8" w:tplc="0409001B" w:tentative="1">
      <w:start w:val="1"/>
      <w:numFmt w:val="lowerRoman"/>
      <w:lvlText w:val="%9."/>
      <w:lvlJc w:val="right"/>
      <w:pPr>
        <w:ind w:left="4772" w:hanging="420"/>
      </w:pPr>
    </w:lvl>
  </w:abstractNum>
  <w:abstractNum w:abstractNumId="14" w15:restartNumberingAfterBreak="0">
    <w:nsid w:val="07D113AA"/>
    <w:multiLevelType w:val="hybridMultilevel"/>
    <w:tmpl w:val="75F849CC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498405B"/>
    <w:multiLevelType w:val="hybridMultilevel"/>
    <w:tmpl w:val="2ABCD3F0"/>
    <w:lvl w:ilvl="0" w:tplc="1568AD2A">
      <w:start w:val="1"/>
      <w:numFmt w:val="bullet"/>
      <w:lvlText w:val="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19A5030D"/>
    <w:multiLevelType w:val="hybridMultilevel"/>
    <w:tmpl w:val="F350E6E8"/>
    <w:lvl w:ilvl="0" w:tplc="A41AEC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1D130B26"/>
    <w:multiLevelType w:val="hybridMultilevel"/>
    <w:tmpl w:val="5A7E05D4"/>
    <w:lvl w:ilvl="0" w:tplc="32DC91A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25073DF3"/>
    <w:multiLevelType w:val="hybridMultilevel"/>
    <w:tmpl w:val="A4A83310"/>
    <w:lvl w:ilvl="0" w:tplc="D77ADC4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9F70624"/>
    <w:multiLevelType w:val="hybridMultilevel"/>
    <w:tmpl w:val="FF06162C"/>
    <w:lvl w:ilvl="0" w:tplc="8B7A480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AAC23BF"/>
    <w:multiLevelType w:val="hybridMultilevel"/>
    <w:tmpl w:val="1F4E6472"/>
    <w:lvl w:ilvl="0" w:tplc="1568AD2A">
      <w:start w:val="1"/>
      <w:numFmt w:val="bullet"/>
      <w:lvlText w:val="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3BE17439"/>
    <w:multiLevelType w:val="hybridMultilevel"/>
    <w:tmpl w:val="FD70606E"/>
    <w:lvl w:ilvl="0" w:tplc="05E69ED6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DD02703"/>
    <w:multiLevelType w:val="hybridMultilevel"/>
    <w:tmpl w:val="7C6CE060"/>
    <w:lvl w:ilvl="0" w:tplc="C43245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47734BF5"/>
    <w:multiLevelType w:val="hybridMultilevel"/>
    <w:tmpl w:val="61E0279E"/>
    <w:lvl w:ilvl="0" w:tplc="D82817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48B6366A"/>
    <w:multiLevelType w:val="hybridMultilevel"/>
    <w:tmpl w:val="8B72F6AC"/>
    <w:lvl w:ilvl="0" w:tplc="3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90019" w:tentative="1">
      <w:start w:val="1"/>
      <w:numFmt w:val="lowerLetter"/>
      <w:lvlText w:val="%2."/>
      <w:lvlJc w:val="left"/>
      <w:pPr>
        <w:ind w:left="1440" w:hanging="360"/>
      </w:pPr>
    </w:lvl>
    <w:lvl w:ilvl="2" w:tplc="3409001B" w:tentative="1">
      <w:start w:val="1"/>
      <w:numFmt w:val="lowerRoman"/>
      <w:lvlText w:val="%3."/>
      <w:lvlJc w:val="right"/>
      <w:pPr>
        <w:ind w:left="2160" w:hanging="180"/>
      </w:pPr>
    </w:lvl>
    <w:lvl w:ilvl="3" w:tplc="3409000F" w:tentative="1">
      <w:start w:val="1"/>
      <w:numFmt w:val="decimal"/>
      <w:lvlText w:val="%4."/>
      <w:lvlJc w:val="left"/>
      <w:pPr>
        <w:ind w:left="2880" w:hanging="360"/>
      </w:pPr>
    </w:lvl>
    <w:lvl w:ilvl="4" w:tplc="34090019" w:tentative="1">
      <w:start w:val="1"/>
      <w:numFmt w:val="lowerLetter"/>
      <w:lvlText w:val="%5."/>
      <w:lvlJc w:val="left"/>
      <w:pPr>
        <w:ind w:left="3600" w:hanging="360"/>
      </w:pPr>
    </w:lvl>
    <w:lvl w:ilvl="5" w:tplc="3409001B" w:tentative="1">
      <w:start w:val="1"/>
      <w:numFmt w:val="lowerRoman"/>
      <w:lvlText w:val="%6."/>
      <w:lvlJc w:val="right"/>
      <w:pPr>
        <w:ind w:left="4320" w:hanging="180"/>
      </w:pPr>
    </w:lvl>
    <w:lvl w:ilvl="6" w:tplc="3409000F" w:tentative="1">
      <w:start w:val="1"/>
      <w:numFmt w:val="decimal"/>
      <w:lvlText w:val="%7."/>
      <w:lvlJc w:val="left"/>
      <w:pPr>
        <w:ind w:left="5040" w:hanging="360"/>
      </w:pPr>
    </w:lvl>
    <w:lvl w:ilvl="7" w:tplc="34090019" w:tentative="1">
      <w:start w:val="1"/>
      <w:numFmt w:val="lowerLetter"/>
      <w:lvlText w:val="%8."/>
      <w:lvlJc w:val="left"/>
      <w:pPr>
        <w:ind w:left="5760" w:hanging="360"/>
      </w:pPr>
    </w:lvl>
    <w:lvl w:ilvl="8" w:tplc="3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EF43418"/>
    <w:multiLevelType w:val="hybridMultilevel"/>
    <w:tmpl w:val="794266B6"/>
    <w:lvl w:ilvl="0" w:tplc="8034F0B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50A80020"/>
    <w:multiLevelType w:val="hybridMultilevel"/>
    <w:tmpl w:val="D51AD3A6"/>
    <w:lvl w:ilvl="0" w:tplc="1568AD2A">
      <w:start w:val="1"/>
      <w:numFmt w:val="bullet"/>
      <w:lvlText w:val=""/>
      <w:lvlJc w:val="left"/>
      <w:rPr>
        <w:rFonts w:ascii="Wingdings" w:hAnsi="Wingdings" w:hint="default"/>
      </w:r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557F3AF1"/>
    <w:multiLevelType w:val="hybridMultilevel"/>
    <w:tmpl w:val="0226E5D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59030142"/>
    <w:multiLevelType w:val="hybridMultilevel"/>
    <w:tmpl w:val="E9C48C70"/>
    <w:lvl w:ilvl="0" w:tplc="1568AD2A">
      <w:start w:val="1"/>
      <w:numFmt w:val="bullet"/>
      <w:lvlText w:val=""/>
      <w:lvlJc w:val="left"/>
      <w:rPr>
        <w:rFonts w:ascii="Wingdings" w:hAnsi="Wingdings" w:hint="default"/>
      </w:rPr>
    </w:lvl>
    <w:lvl w:ilvl="1" w:tplc="FFFFFFFF" w:tentative="1">
      <w:start w:val="1"/>
      <w:numFmt w:val="lowerLetter"/>
      <w:lvlText w:val="%2)"/>
      <w:lvlJc w:val="left"/>
      <w:pPr>
        <w:ind w:left="1200" w:hanging="420"/>
      </w:pPr>
    </w:lvl>
    <w:lvl w:ilvl="2" w:tplc="FFFFFFFF" w:tentative="1">
      <w:start w:val="1"/>
      <w:numFmt w:val="lowerRoman"/>
      <w:lvlText w:val="%3."/>
      <w:lvlJc w:val="right"/>
      <w:pPr>
        <w:ind w:left="1620" w:hanging="420"/>
      </w:pPr>
    </w:lvl>
    <w:lvl w:ilvl="3" w:tplc="FFFFFFFF" w:tentative="1">
      <w:start w:val="1"/>
      <w:numFmt w:val="decimal"/>
      <w:lvlText w:val="%4."/>
      <w:lvlJc w:val="left"/>
      <w:pPr>
        <w:ind w:left="2040" w:hanging="420"/>
      </w:pPr>
    </w:lvl>
    <w:lvl w:ilvl="4" w:tplc="FFFFFFFF" w:tentative="1">
      <w:start w:val="1"/>
      <w:numFmt w:val="lowerLetter"/>
      <w:lvlText w:val="%5)"/>
      <w:lvlJc w:val="left"/>
      <w:pPr>
        <w:ind w:left="2460" w:hanging="420"/>
      </w:pPr>
    </w:lvl>
    <w:lvl w:ilvl="5" w:tplc="FFFFFFFF" w:tentative="1">
      <w:start w:val="1"/>
      <w:numFmt w:val="lowerRoman"/>
      <w:lvlText w:val="%6."/>
      <w:lvlJc w:val="right"/>
      <w:pPr>
        <w:ind w:left="2880" w:hanging="420"/>
      </w:pPr>
    </w:lvl>
    <w:lvl w:ilvl="6" w:tplc="FFFFFFFF" w:tentative="1">
      <w:start w:val="1"/>
      <w:numFmt w:val="decimal"/>
      <w:lvlText w:val="%7."/>
      <w:lvlJc w:val="left"/>
      <w:pPr>
        <w:ind w:left="3300" w:hanging="420"/>
      </w:pPr>
    </w:lvl>
    <w:lvl w:ilvl="7" w:tplc="FFFFFFFF" w:tentative="1">
      <w:start w:val="1"/>
      <w:numFmt w:val="lowerLetter"/>
      <w:lvlText w:val="%8)"/>
      <w:lvlJc w:val="left"/>
      <w:pPr>
        <w:ind w:left="3720" w:hanging="420"/>
      </w:pPr>
    </w:lvl>
    <w:lvl w:ilvl="8" w:tplc="FFFFFFFF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9" w15:restartNumberingAfterBreak="0">
    <w:nsid w:val="5A386B0F"/>
    <w:multiLevelType w:val="hybridMultilevel"/>
    <w:tmpl w:val="9CF25E56"/>
    <w:lvl w:ilvl="0" w:tplc="04090001">
      <w:start w:val="1"/>
      <w:numFmt w:val="bullet"/>
      <w:lvlText w:val=""/>
      <w:lvlJc w:val="left"/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0" w15:restartNumberingAfterBreak="0">
    <w:nsid w:val="5B1910D3"/>
    <w:multiLevelType w:val="hybridMultilevel"/>
    <w:tmpl w:val="1180A5BA"/>
    <w:lvl w:ilvl="0" w:tplc="ACAEFE8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5D123A6D"/>
    <w:multiLevelType w:val="hybridMultilevel"/>
    <w:tmpl w:val="1EC6F8EC"/>
    <w:lvl w:ilvl="0" w:tplc="1568AD2A">
      <w:start w:val="1"/>
      <w:numFmt w:val="bullet"/>
      <w:lvlText w:val=""/>
      <w:lvlJc w:val="left"/>
      <w:pPr>
        <w:ind w:left="84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5" w:hanging="420"/>
      </w:pPr>
      <w:rPr>
        <w:rFonts w:ascii="Wingdings" w:hAnsi="Wingdings" w:hint="default"/>
      </w:rPr>
    </w:lvl>
  </w:abstractNum>
  <w:abstractNum w:abstractNumId="32" w15:restartNumberingAfterBreak="0">
    <w:nsid w:val="5E343F15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3" w15:restartNumberingAfterBreak="0">
    <w:nsid w:val="641260DF"/>
    <w:multiLevelType w:val="hybridMultilevel"/>
    <w:tmpl w:val="175A3592"/>
    <w:lvl w:ilvl="0" w:tplc="C55AAB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669409C4"/>
    <w:multiLevelType w:val="hybridMultilevel"/>
    <w:tmpl w:val="5E2C3418"/>
    <w:lvl w:ilvl="0" w:tplc="737A9C66">
      <w:start w:val="1"/>
      <w:numFmt w:val="lowerLetter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681A003A"/>
    <w:multiLevelType w:val="hybridMultilevel"/>
    <w:tmpl w:val="BC7EA8B2"/>
    <w:lvl w:ilvl="0" w:tplc="3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9BA4E1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7" w15:restartNumberingAfterBreak="0">
    <w:nsid w:val="6F196ABD"/>
    <w:multiLevelType w:val="hybridMultilevel"/>
    <w:tmpl w:val="543618DA"/>
    <w:lvl w:ilvl="0" w:tplc="EEC0D1E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8" w15:restartNumberingAfterBreak="0">
    <w:nsid w:val="70F1281D"/>
    <w:multiLevelType w:val="hybridMultilevel"/>
    <w:tmpl w:val="BE344E0E"/>
    <w:lvl w:ilvl="0" w:tplc="1636702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 w15:restartNumberingAfterBreak="0">
    <w:nsid w:val="73491B0D"/>
    <w:multiLevelType w:val="hybridMultilevel"/>
    <w:tmpl w:val="897CBC24"/>
    <w:lvl w:ilvl="0" w:tplc="1568AD2A">
      <w:start w:val="1"/>
      <w:numFmt w:val="bullet"/>
      <w:lvlText w:val=""/>
      <w:lvlJc w:val="left"/>
      <w:pPr>
        <w:ind w:left="1412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83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25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67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09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51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93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5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772" w:hanging="420"/>
      </w:pPr>
      <w:rPr>
        <w:rFonts w:ascii="Wingdings" w:hAnsi="Wingdings" w:hint="default"/>
      </w:rPr>
    </w:lvl>
  </w:abstractNum>
  <w:abstractNum w:abstractNumId="40" w15:restartNumberingAfterBreak="0">
    <w:nsid w:val="76AD1A6E"/>
    <w:multiLevelType w:val="hybridMultilevel"/>
    <w:tmpl w:val="3F249DE0"/>
    <w:lvl w:ilvl="0" w:tplc="1568AD2A">
      <w:start w:val="1"/>
      <w:numFmt w:val="bullet"/>
      <w:lvlText w:val=""/>
      <w:lvlJc w:val="left"/>
      <w:rPr>
        <w:rFonts w:ascii="Wingdings" w:hAnsi="Wingdings" w:hint="default"/>
      </w:r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1" w15:restartNumberingAfterBreak="0">
    <w:nsid w:val="7CE22E71"/>
    <w:multiLevelType w:val="hybridMultilevel"/>
    <w:tmpl w:val="D3A4EAB8"/>
    <w:lvl w:ilvl="0" w:tplc="1568AD2A">
      <w:start w:val="1"/>
      <w:numFmt w:val="bullet"/>
      <w:lvlText w:val="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2" w15:restartNumberingAfterBreak="0">
    <w:nsid w:val="7D7253D6"/>
    <w:multiLevelType w:val="hybridMultilevel"/>
    <w:tmpl w:val="395E53D0"/>
    <w:lvl w:ilvl="0" w:tplc="C4A8002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630064300">
    <w:abstractNumId w:val="32"/>
  </w:num>
  <w:num w:numId="2" w16cid:durableId="1940870069">
    <w:abstractNumId w:val="36"/>
  </w:num>
  <w:num w:numId="3" w16cid:durableId="528034341">
    <w:abstractNumId w:val="11"/>
  </w:num>
  <w:num w:numId="4" w16cid:durableId="203448896">
    <w:abstractNumId w:val="31"/>
  </w:num>
  <w:num w:numId="5" w16cid:durableId="1867600483">
    <w:abstractNumId w:val="13"/>
  </w:num>
  <w:num w:numId="6" w16cid:durableId="1550260204">
    <w:abstractNumId w:val="39"/>
  </w:num>
  <w:num w:numId="7" w16cid:durableId="1743988297">
    <w:abstractNumId w:val="27"/>
  </w:num>
  <w:num w:numId="8" w16cid:durableId="2048026275">
    <w:abstractNumId w:val="0"/>
  </w:num>
  <w:num w:numId="9" w16cid:durableId="1104151867">
    <w:abstractNumId w:val="1"/>
  </w:num>
  <w:num w:numId="10" w16cid:durableId="1263806700">
    <w:abstractNumId w:val="2"/>
  </w:num>
  <w:num w:numId="11" w16cid:durableId="353460431">
    <w:abstractNumId w:val="3"/>
  </w:num>
  <w:num w:numId="12" w16cid:durableId="737285208">
    <w:abstractNumId w:val="4"/>
  </w:num>
  <w:num w:numId="13" w16cid:durableId="491608297">
    <w:abstractNumId w:val="5"/>
  </w:num>
  <w:num w:numId="14" w16cid:durableId="569115990">
    <w:abstractNumId w:val="6"/>
  </w:num>
  <w:num w:numId="15" w16cid:durableId="1512178836">
    <w:abstractNumId w:val="7"/>
  </w:num>
  <w:num w:numId="16" w16cid:durableId="1389184756">
    <w:abstractNumId w:val="8"/>
  </w:num>
  <w:num w:numId="17" w16cid:durableId="815341809">
    <w:abstractNumId w:val="9"/>
  </w:num>
  <w:num w:numId="18" w16cid:durableId="22944751">
    <w:abstractNumId w:val="29"/>
  </w:num>
  <w:num w:numId="19" w16cid:durableId="1475373534">
    <w:abstractNumId w:val="23"/>
  </w:num>
  <w:num w:numId="20" w16cid:durableId="1060129812">
    <w:abstractNumId w:val="22"/>
  </w:num>
  <w:num w:numId="21" w16cid:durableId="1795247558">
    <w:abstractNumId w:val="30"/>
  </w:num>
  <w:num w:numId="22" w16cid:durableId="2020808621">
    <w:abstractNumId w:val="16"/>
  </w:num>
  <w:num w:numId="23" w16cid:durableId="2004622863">
    <w:abstractNumId w:val="19"/>
  </w:num>
  <w:num w:numId="24" w16cid:durableId="1612855553">
    <w:abstractNumId w:val="18"/>
  </w:num>
  <w:num w:numId="25" w16cid:durableId="361128026">
    <w:abstractNumId w:val="38"/>
  </w:num>
  <w:num w:numId="26" w16cid:durableId="397821814">
    <w:abstractNumId w:val="37"/>
  </w:num>
  <w:num w:numId="27" w16cid:durableId="856189262">
    <w:abstractNumId w:val="40"/>
  </w:num>
  <w:num w:numId="28" w16cid:durableId="542134264">
    <w:abstractNumId w:val="26"/>
  </w:num>
  <w:num w:numId="29" w16cid:durableId="706753934">
    <w:abstractNumId w:val="28"/>
  </w:num>
  <w:num w:numId="30" w16cid:durableId="1031152049">
    <w:abstractNumId w:val="15"/>
  </w:num>
  <w:num w:numId="31" w16cid:durableId="800999709">
    <w:abstractNumId w:val="41"/>
  </w:num>
  <w:num w:numId="32" w16cid:durableId="647980737">
    <w:abstractNumId w:val="20"/>
  </w:num>
  <w:num w:numId="33" w16cid:durableId="915627054">
    <w:abstractNumId w:val="34"/>
  </w:num>
  <w:num w:numId="34" w16cid:durableId="739910150">
    <w:abstractNumId w:val="14"/>
  </w:num>
  <w:num w:numId="35" w16cid:durableId="1888101630">
    <w:abstractNumId w:val="21"/>
  </w:num>
  <w:num w:numId="36" w16cid:durableId="1913613360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 w16cid:durableId="380519442">
    <w:abstractNumId w:val="10"/>
  </w:num>
  <w:num w:numId="38" w16cid:durableId="384648914">
    <w:abstractNumId w:val="33"/>
  </w:num>
  <w:num w:numId="39" w16cid:durableId="570501337">
    <w:abstractNumId w:val="25"/>
  </w:num>
  <w:num w:numId="40" w16cid:durableId="981617866">
    <w:abstractNumId w:val="42"/>
  </w:num>
  <w:num w:numId="41" w16cid:durableId="856848170">
    <w:abstractNumId w:val="35"/>
  </w:num>
  <w:num w:numId="42" w16cid:durableId="1402364069">
    <w:abstractNumId w:val="24"/>
  </w:num>
  <w:num w:numId="43" w16cid:durableId="1663310127">
    <w:abstractNumId w:val="12"/>
  </w:num>
  <w:num w:numId="44" w16cid:durableId="150485244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7532"/>
    <w:rsid w:val="00894ED3"/>
    <w:rsid w:val="00964AA6"/>
    <w:rsid w:val="00A24806"/>
    <w:rsid w:val="00A93DA5"/>
    <w:rsid w:val="00B17532"/>
    <w:rsid w:val="00B8270D"/>
    <w:rsid w:val="00DE6D7B"/>
    <w:rsid w:val="00E56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BF6C86"/>
  <w15:chartTrackingRefBased/>
  <w15:docId w15:val="{95E52215-3717-4760-94B7-CE236FB123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7532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B1753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1753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1753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17532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17532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17532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17532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17532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17532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17532"/>
    <w:rPr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1753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17532"/>
    <w:rPr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17532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17532"/>
    <w:rPr>
      <w:b/>
      <w:bCs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17532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17532"/>
    <w:rPr>
      <w:b/>
      <w:bCs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17532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17532"/>
    <w:rPr>
      <w:rFonts w:asciiTheme="majorHAnsi" w:eastAsiaTheme="majorEastAsia" w:hAnsiTheme="majorHAnsi" w:cstheme="majorBidi"/>
      <w:szCs w:val="21"/>
    </w:rPr>
  </w:style>
  <w:style w:type="paragraph" w:styleId="ListParagraph">
    <w:name w:val="List Paragraph"/>
    <w:basedOn w:val="Normal"/>
    <w:uiPriority w:val="34"/>
    <w:qFormat/>
    <w:rsid w:val="00B17532"/>
    <w:pPr>
      <w:ind w:firstLineChars="200" w:firstLine="4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17532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17532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B1753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B1753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1753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1753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17532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B17532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table" w:styleId="TableGrid">
    <w:name w:val="Table Grid"/>
    <w:basedOn w:val="TableNormal"/>
    <w:uiPriority w:val="39"/>
    <w:rsid w:val="00B175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17532"/>
    <w:rPr>
      <w:sz w:val="21"/>
      <w:szCs w:val="21"/>
    </w:rPr>
  </w:style>
  <w:style w:type="paragraph" w:styleId="CommentText">
    <w:name w:val="annotation text"/>
    <w:aliases w:val=" 字元,字元"/>
    <w:basedOn w:val="Normal"/>
    <w:link w:val="CommentTextChar"/>
    <w:uiPriority w:val="99"/>
    <w:unhideWhenUsed/>
    <w:qFormat/>
    <w:rsid w:val="00B17532"/>
    <w:pPr>
      <w:jc w:val="left"/>
    </w:pPr>
  </w:style>
  <w:style w:type="character" w:customStyle="1" w:styleId="CommentTextChar">
    <w:name w:val="Comment Text Char"/>
    <w:aliases w:val=" 字元 Char,字元 Char"/>
    <w:basedOn w:val="DefaultParagraphFont"/>
    <w:link w:val="CommentText"/>
    <w:uiPriority w:val="99"/>
    <w:qFormat/>
    <w:rsid w:val="00B1753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175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17532"/>
    <w:rPr>
      <w:b/>
      <w:bCs/>
    </w:rPr>
  </w:style>
  <w:style w:type="paragraph" w:styleId="Revision">
    <w:name w:val="Revision"/>
    <w:hidden/>
    <w:uiPriority w:val="99"/>
    <w:semiHidden/>
    <w:rsid w:val="00B17532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17532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B17532"/>
  </w:style>
  <w:style w:type="character" w:styleId="BookTitle">
    <w:name w:val="Book Title"/>
    <w:basedOn w:val="DefaultParagraphFont"/>
    <w:uiPriority w:val="33"/>
    <w:qFormat/>
    <w:rsid w:val="00B17532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B17532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B17532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B17532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B17532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17532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17532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B1753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17532"/>
    <w:rPr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B17532"/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B1753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B17532"/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B17532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B17532"/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B17532"/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B1753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B17532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B17532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B17532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B1753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B1753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B17532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B1753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B17532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B1753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B17532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B1753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B1753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B17532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B17532"/>
    <w:pPr>
      <w:widowControl w:val="0"/>
      <w:jc w:val="both"/>
    </w:pPr>
  </w:style>
  <w:style w:type="character" w:styleId="HTMLVariable">
    <w:name w:val="HTML Variable"/>
    <w:basedOn w:val="DefaultParagraphFont"/>
    <w:uiPriority w:val="99"/>
    <w:semiHidden/>
    <w:unhideWhenUsed/>
    <w:rsid w:val="00B17532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B17532"/>
    <w:rPr>
      <w:rFonts w:ascii="Courier New" w:hAnsi="Courier New" w:cs="Courier New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B17532"/>
    <w:rPr>
      <w:rFonts w:ascii="Courier New" w:hAnsi="Courier New" w:cs="Courier New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17532"/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17532"/>
    <w:rPr>
      <w:rFonts w:ascii="Courier New" w:hAnsi="Courier New" w:cs="Courier New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B17532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B17532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B17532"/>
    <w:rPr>
      <w:rFonts w:ascii="Courier New" w:hAnsi="Courier New" w:cs="Courier New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B17532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B17532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B17532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B17532"/>
  </w:style>
  <w:style w:type="paragraph" w:styleId="PlainText">
    <w:name w:val="Plain Text"/>
    <w:basedOn w:val="Normal"/>
    <w:link w:val="PlainTextChar"/>
    <w:uiPriority w:val="99"/>
    <w:semiHidden/>
    <w:unhideWhenUsed/>
    <w:rsid w:val="00B17532"/>
    <w:rPr>
      <w:rFonts w:asciiTheme="minorEastAsia" w:hAnsi="Courier New" w:cs="Courier New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B17532"/>
    <w:rPr>
      <w:rFonts w:asciiTheme="minorEastAsia" w:hAnsi="Courier New" w:cs="Courier New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17532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17532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B17532"/>
    <w:rPr>
      <w:i/>
      <w:iCs/>
    </w:rPr>
  </w:style>
  <w:style w:type="character" w:styleId="Strong">
    <w:name w:val="Strong"/>
    <w:basedOn w:val="DefaultParagraphFont"/>
    <w:uiPriority w:val="22"/>
    <w:qFormat/>
    <w:rsid w:val="00B17532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B17532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B17532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B17532"/>
    <w:pPr>
      <w:spacing w:after="120"/>
      <w:ind w:leftChars="700" w:left="1440" w:rightChars="700" w:right="1440"/>
    </w:p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B17532"/>
    <w:pPr>
      <w:spacing w:after="120"/>
      <w:ind w:leftChars="200" w:left="42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B17532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B17532"/>
    <w:pPr>
      <w:spacing w:after="120" w:line="480" w:lineRule="auto"/>
      <w:ind w:leftChars="200" w:left="42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B17532"/>
  </w:style>
  <w:style w:type="paragraph" w:styleId="BodyText3">
    <w:name w:val="Body Text 3"/>
    <w:basedOn w:val="Normal"/>
    <w:link w:val="BodyText3Char"/>
    <w:uiPriority w:val="99"/>
    <w:semiHidden/>
    <w:unhideWhenUsed/>
    <w:rsid w:val="00B17532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B17532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B17532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B17532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B17532"/>
    <w:pPr>
      <w:jc w:val="center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B17532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B17532"/>
    <w:pPr>
      <w:spacing w:after="120"/>
      <w:ind w:leftChars="200" w:left="42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B17532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B17532"/>
    <w:pPr>
      <w:ind w:firstLineChars="200" w:firstLine="42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B17532"/>
  </w:style>
  <w:style w:type="paragraph" w:styleId="BodyText">
    <w:name w:val="Body Text"/>
    <w:basedOn w:val="Normal"/>
    <w:link w:val="BodyTextChar"/>
    <w:uiPriority w:val="99"/>
    <w:semiHidden/>
    <w:unhideWhenUsed/>
    <w:rsid w:val="00B1753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17532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B17532"/>
    <w:pPr>
      <w:ind w:firstLineChars="100" w:firstLine="42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B17532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B17532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B17532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B17532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B17532"/>
  </w:style>
  <w:style w:type="paragraph" w:styleId="Subtitle">
    <w:name w:val="Subtitle"/>
    <w:basedOn w:val="Normal"/>
    <w:next w:val="Normal"/>
    <w:link w:val="SubtitleChar"/>
    <w:uiPriority w:val="11"/>
    <w:qFormat/>
    <w:rsid w:val="00B17532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11"/>
    <w:rsid w:val="00B17532"/>
    <w:rPr>
      <w:b/>
      <w:bCs/>
      <w:kern w:val="28"/>
      <w:sz w:val="32"/>
      <w:szCs w:val="32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B1753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B17532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B17532"/>
    <w:pPr>
      <w:spacing w:after="120"/>
      <w:ind w:leftChars="1000" w:left="21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B17532"/>
    <w:pPr>
      <w:spacing w:after="120"/>
      <w:ind w:leftChars="800" w:left="168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B17532"/>
    <w:pPr>
      <w:spacing w:after="120"/>
      <w:ind w:leftChars="600" w:left="12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B17532"/>
    <w:pPr>
      <w:spacing w:after="120"/>
      <w:ind w:leftChars="400" w:left="84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B17532"/>
    <w:pPr>
      <w:spacing w:after="120"/>
      <w:ind w:leftChars="200" w:left="42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B17532"/>
    <w:pPr>
      <w:ind w:leftChars="2100" w:left="10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B17532"/>
  </w:style>
  <w:style w:type="paragraph" w:styleId="Closing">
    <w:name w:val="Closing"/>
    <w:basedOn w:val="Normal"/>
    <w:link w:val="ClosingChar"/>
    <w:uiPriority w:val="99"/>
    <w:semiHidden/>
    <w:unhideWhenUsed/>
    <w:rsid w:val="00B17532"/>
    <w:pPr>
      <w:ind w:leftChars="2100" w:left="10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B17532"/>
  </w:style>
  <w:style w:type="paragraph" w:styleId="Title">
    <w:name w:val="Title"/>
    <w:basedOn w:val="Normal"/>
    <w:next w:val="Normal"/>
    <w:link w:val="TitleChar"/>
    <w:uiPriority w:val="10"/>
    <w:qFormat/>
    <w:rsid w:val="00B17532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B17532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ListNumber5">
    <w:name w:val="List Number 5"/>
    <w:basedOn w:val="Normal"/>
    <w:uiPriority w:val="99"/>
    <w:semiHidden/>
    <w:unhideWhenUsed/>
    <w:rsid w:val="00B17532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B17532"/>
    <w:pPr>
      <w:numPr>
        <w:numId w:val="9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B17532"/>
    <w:pPr>
      <w:numPr>
        <w:numId w:val="10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B17532"/>
    <w:pPr>
      <w:numPr>
        <w:numId w:val="11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B17532"/>
    <w:pPr>
      <w:numPr>
        <w:numId w:val="1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B17532"/>
    <w:pPr>
      <w:numPr>
        <w:numId w:val="1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B17532"/>
    <w:pPr>
      <w:numPr>
        <w:numId w:val="14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B17532"/>
    <w:pPr>
      <w:numPr>
        <w:numId w:val="15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B17532"/>
    <w:pPr>
      <w:ind w:leftChars="800" w:left="100" w:hangingChars="200" w:hanging="200"/>
      <w:contextualSpacing/>
    </w:pPr>
  </w:style>
  <w:style w:type="paragraph" w:styleId="List4">
    <w:name w:val="List 4"/>
    <w:basedOn w:val="Normal"/>
    <w:uiPriority w:val="99"/>
    <w:semiHidden/>
    <w:unhideWhenUsed/>
    <w:rsid w:val="00B17532"/>
    <w:pPr>
      <w:ind w:leftChars="600" w:left="100" w:hangingChars="200" w:hanging="200"/>
      <w:contextualSpacing/>
    </w:pPr>
  </w:style>
  <w:style w:type="paragraph" w:styleId="List3">
    <w:name w:val="List 3"/>
    <w:basedOn w:val="Normal"/>
    <w:uiPriority w:val="99"/>
    <w:semiHidden/>
    <w:unhideWhenUsed/>
    <w:rsid w:val="00B17532"/>
    <w:pPr>
      <w:ind w:leftChars="400" w:left="100" w:hangingChars="200" w:hanging="200"/>
      <w:contextualSpacing/>
    </w:pPr>
  </w:style>
  <w:style w:type="paragraph" w:styleId="List2">
    <w:name w:val="List 2"/>
    <w:basedOn w:val="Normal"/>
    <w:uiPriority w:val="99"/>
    <w:semiHidden/>
    <w:unhideWhenUsed/>
    <w:rsid w:val="00B17532"/>
    <w:pPr>
      <w:ind w:leftChars="200" w:left="100" w:hangingChars="200" w:hanging="200"/>
      <w:contextualSpacing/>
    </w:pPr>
  </w:style>
  <w:style w:type="paragraph" w:styleId="ListNumber">
    <w:name w:val="List Number"/>
    <w:basedOn w:val="Normal"/>
    <w:uiPriority w:val="99"/>
    <w:semiHidden/>
    <w:unhideWhenUsed/>
    <w:rsid w:val="00B17532"/>
    <w:pPr>
      <w:numPr>
        <w:numId w:val="16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B17532"/>
    <w:pPr>
      <w:numPr>
        <w:numId w:val="17"/>
      </w:numPr>
      <w:contextualSpacing/>
    </w:pPr>
  </w:style>
  <w:style w:type="paragraph" w:styleId="List">
    <w:name w:val="List"/>
    <w:basedOn w:val="Normal"/>
    <w:uiPriority w:val="99"/>
    <w:semiHidden/>
    <w:unhideWhenUsed/>
    <w:rsid w:val="00B17532"/>
    <w:pPr>
      <w:ind w:left="200" w:hangingChars="200" w:hanging="20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B17532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B17532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SimSun" w:hAnsi="Courier New" w:cs="Courier New"/>
      <w:sz w:val="24"/>
      <w:szCs w:val="24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B17532"/>
    <w:rPr>
      <w:rFonts w:ascii="Courier New" w:eastAsia="SimSun" w:hAnsi="Courier New" w:cs="Courier New"/>
      <w:sz w:val="24"/>
      <w:szCs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B17532"/>
    <w:pPr>
      <w:ind w:leftChars="200" w:left="4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B17532"/>
    <w:pPr>
      <w:snapToGrid w:val="0"/>
      <w:jc w:val="left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17532"/>
  </w:style>
  <w:style w:type="character" w:styleId="EndnoteReference">
    <w:name w:val="endnote reference"/>
    <w:basedOn w:val="DefaultParagraphFont"/>
    <w:uiPriority w:val="99"/>
    <w:semiHidden/>
    <w:unhideWhenUsed/>
    <w:rsid w:val="00B17532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B17532"/>
  </w:style>
  <w:style w:type="character" w:styleId="LineNumber">
    <w:name w:val="line number"/>
    <w:basedOn w:val="DefaultParagraphFont"/>
    <w:uiPriority w:val="99"/>
    <w:semiHidden/>
    <w:unhideWhenUsed/>
    <w:rsid w:val="00B17532"/>
  </w:style>
  <w:style w:type="paragraph" w:styleId="EnvelopeReturn">
    <w:name w:val="envelope return"/>
    <w:basedOn w:val="Normal"/>
    <w:uiPriority w:val="99"/>
    <w:semiHidden/>
    <w:unhideWhenUsed/>
    <w:rsid w:val="00B17532"/>
    <w:pPr>
      <w:snapToGrid w:val="0"/>
    </w:pPr>
    <w:rPr>
      <w:rFonts w:asciiTheme="majorHAnsi" w:eastAsiaTheme="majorEastAsia" w:hAnsiTheme="majorHAnsi" w:cstheme="majorBidi"/>
    </w:rPr>
  </w:style>
  <w:style w:type="paragraph" w:styleId="EnvelopeAddress">
    <w:name w:val="envelope address"/>
    <w:basedOn w:val="Normal"/>
    <w:uiPriority w:val="99"/>
    <w:semiHidden/>
    <w:unhideWhenUsed/>
    <w:rsid w:val="00B17532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B17532"/>
    <w:pPr>
      <w:ind w:leftChars="200" w:left="200" w:hangingChars="200" w:hanging="200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B17532"/>
    <w:rPr>
      <w:rFonts w:asciiTheme="majorHAnsi" w:eastAsia="SimHei" w:hAnsiTheme="majorHAnsi" w:cstheme="majorBidi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B17532"/>
  </w:style>
  <w:style w:type="paragraph" w:styleId="IndexHeading">
    <w:name w:val="index heading"/>
    <w:basedOn w:val="Normal"/>
    <w:next w:val="Index1"/>
    <w:uiPriority w:val="99"/>
    <w:semiHidden/>
    <w:unhideWhenUsed/>
    <w:rsid w:val="00B17532"/>
    <w:rPr>
      <w:rFonts w:asciiTheme="majorHAnsi" w:eastAsiaTheme="majorEastAsia" w:hAnsiTheme="majorHAnsi" w:cstheme="majorBidi"/>
      <w:b/>
      <w:bCs/>
    </w:rPr>
  </w:style>
  <w:style w:type="paragraph" w:styleId="NormalIndent">
    <w:name w:val="Normal Indent"/>
    <w:basedOn w:val="Normal"/>
    <w:uiPriority w:val="99"/>
    <w:semiHidden/>
    <w:unhideWhenUsed/>
    <w:rsid w:val="00B17532"/>
    <w:pPr>
      <w:ind w:firstLineChars="200" w:firstLine="4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B17532"/>
    <w:pPr>
      <w:ind w:leftChars="1600" w:left="33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B17532"/>
    <w:pPr>
      <w:ind w:leftChars="1400" w:left="29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B17532"/>
    <w:pPr>
      <w:ind w:leftChars="1200" w:left="25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B17532"/>
    <w:pPr>
      <w:ind w:leftChars="1000" w:left="2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B17532"/>
    <w:pPr>
      <w:ind w:leftChars="800" w:left="16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B17532"/>
    <w:pPr>
      <w:ind w:leftChars="600" w:left="12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B17532"/>
    <w:pPr>
      <w:ind w:leftChars="400" w:left="8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B17532"/>
    <w:pPr>
      <w:ind w:leftChars="200" w:left="4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B17532"/>
  </w:style>
  <w:style w:type="paragraph" w:styleId="Index9">
    <w:name w:val="index 9"/>
    <w:basedOn w:val="Normal"/>
    <w:next w:val="Normal"/>
    <w:autoRedefine/>
    <w:uiPriority w:val="99"/>
    <w:semiHidden/>
    <w:unhideWhenUsed/>
    <w:rsid w:val="00B17532"/>
    <w:pPr>
      <w:ind w:leftChars="1600" w:left="160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B17532"/>
    <w:pPr>
      <w:ind w:leftChars="1400" w:left="140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B17532"/>
    <w:pPr>
      <w:ind w:leftChars="1200" w:left="120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B17532"/>
    <w:pPr>
      <w:ind w:leftChars="1000" w:left="100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B17532"/>
    <w:pPr>
      <w:ind w:leftChars="800" w:left="80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B17532"/>
    <w:pPr>
      <w:ind w:leftChars="600" w:left="60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B17532"/>
    <w:pPr>
      <w:ind w:leftChars="400" w:left="40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B17532"/>
    <w:pPr>
      <w:ind w:leftChars="200" w:left="200"/>
    </w:pPr>
  </w:style>
  <w:style w:type="character" w:styleId="PlaceholderText">
    <w:name w:val="Placeholder Text"/>
    <w:basedOn w:val="DefaultParagraphFont"/>
    <w:uiPriority w:val="99"/>
    <w:semiHidden/>
    <w:rsid w:val="00B17532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B17532"/>
    <w:pPr>
      <w:tabs>
        <w:tab w:val="left" w:pos="283"/>
      </w:tabs>
      <w:spacing w:after="60"/>
      <w:ind w:left="283" w:hanging="283"/>
      <w:jc w:val="left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B17532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B17532"/>
    <w:pPr>
      <w:jc w:val="left"/>
    </w:pPr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B17532"/>
    <w:rPr>
      <w:b/>
      <w:bCs/>
      <w:kern w:val="44"/>
      <w:sz w:val="44"/>
      <w:szCs w:val="44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B17532"/>
    <w:pPr>
      <w:jc w:val="left"/>
    </w:pPr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B17532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B17532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B17532"/>
    <w:rPr>
      <w:b/>
      <w:bCs/>
      <w:sz w:val="32"/>
      <w:szCs w:val="32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B17532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B17532"/>
    <w:rPr>
      <w:b/>
      <w:bCs/>
      <w:sz w:val="28"/>
      <w:szCs w:val="28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B17532"/>
    <w:rPr>
      <w:rFonts w:asciiTheme="majorHAnsi" w:eastAsiaTheme="majorEastAsia" w:hAnsiTheme="majorHAnsi" w:cstheme="majorBidi"/>
      <w:b/>
      <w:bCs/>
      <w:sz w:val="24"/>
      <w:szCs w:val="24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B17532"/>
    <w:rPr>
      <w:b/>
      <w:bCs/>
      <w:sz w:val="24"/>
      <w:szCs w:val="24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B17532"/>
    <w:rPr>
      <w:rFonts w:asciiTheme="majorHAnsi" w:eastAsiaTheme="majorEastAsia" w:hAnsiTheme="majorHAnsi" w:cstheme="majorBidi"/>
      <w:sz w:val="24"/>
      <w:szCs w:val="24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B17532"/>
    <w:pPr>
      <w:spacing w:line="360" w:lineRule="auto"/>
      <w:jc w:val="left"/>
      <w:outlineLvl w:val="9"/>
    </w:p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B17532"/>
    <w:rPr>
      <w:rFonts w:asciiTheme="majorHAnsi" w:eastAsiaTheme="majorEastAsia" w:hAnsiTheme="majorHAnsi" w:cstheme="majorBidi"/>
      <w:szCs w:val="21"/>
    </w:rPr>
  </w:style>
  <w:style w:type="table" w:customStyle="1" w:styleId="PlainTable31">
    <w:name w:val="Plain Table 31"/>
    <w:basedOn w:val="TableNormal"/>
    <w:uiPriority w:val="43"/>
    <w:rsid w:val="00B17532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51">
    <w:name w:val="Plain Table 51"/>
    <w:basedOn w:val="TableNormal"/>
    <w:uiPriority w:val="45"/>
    <w:rsid w:val="00B17532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41">
    <w:name w:val="Plain Table 41"/>
    <w:basedOn w:val="TableNormal"/>
    <w:uiPriority w:val="44"/>
    <w:rsid w:val="00B17532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1753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7532"/>
    <w:rPr>
      <w:sz w:val="18"/>
      <w:szCs w:val="18"/>
    </w:rPr>
  </w:style>
  <w:style w:type="character" w:customStyle="1" w:styleId="cf01">
    <w:name w:val="cf01"/>
    <w:basedOn w:val="DefaultParagraphFont"/>
    <w:rsid w:val="00B17532"/>
    <w:rPr>
      <w:rFonts w:ascii="Segoe UI" w:hAnsi="Segoe UI" w:cs="Segoe UI" w:hint="default"/>
      <w:i/>
      <w:iCs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B1753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jiarui\Dropbox\Research\13.%20CBAM%20Literature%20review\&#25991;&#29486;&#26816;&#32034;\&#25991;&#29486;&#27719;&#24635;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7.1076481705118238E-2"/>
          <c:y val="6.0175054704595186E-2"/>
          <c:w val="0.90416825780202703"/>
          <c:h val="0.4926777683971123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Journal!$E$8:$E$15</c:f>
              <c:strCache>
                <c:ptCount val="8"/>
                <c:pt idx="0">
                  <c:v>Energy Econ.</c:v>
                </c:pt>
                <c:pt idx="1">
                  <c:v>Energy Policy</c:v>
                </c:pt>
                <c:pt idx="2">
                  <c:v>Ecol. Econ.</c:v>
                </c:pt>
                <c:pt idx="3">
                  <c:v>Climate Policy</c:v>
                </c:pt>
                <c:pt idx="4">
                  <c:v>Clim. Chang. Econ.</c:v>
                </c:pt>
                <c:pt idx="5">
                  <c:v>Journal of Cleaner Production</c:v>
                </c:pt>
                <c:pt idx="6">
                  <c:v>Scand. J. Econ.</c:v>
                </c:pt>
                <c:pt idx="7">
                  <c:v>World Econ.</c:v>
                </c:pt>
              </c:strCache>
            </c:strRef>
          </c:cat>
          <c:val>
            <c:numRef>
              <c:f>Journal!$F$8:$F$15</c:f>
              <c:numCache>
                <c:formatCode>General</c:formatCode>
                <c:ptCount val="8"/>
                <c:pt idx="0">
                  <c:v>13</c:v>
                </c:pt>
                <c:pt idx="1">
                  <c:v>11</c:v>
                </c:pt>
                <c:pt idx="2">
                  <c:v>5</c:v>
                </c:pt>
                <c:pt idx="3">
                  <c:v>4</c:v>
                </c:pt>
                <c:pt idx="4">
                  <c:v>3</c:v>
                </c:pt>
                <c:pt idx="5">
                  <c:v>3</c:v>
                </c:pt>
                <c:pt idx="6">
                  <c:v>3</c:v>
                </c:pt>
                <c:pt idx="7">
                  <c:v>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ACF-4DD4-AE71-BB3436168C4B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444"/>
        <c:overlap val="-90"/>
        <c:axId val="48030848"/>
        <c:axId val="48033792"/>
      </c:barChart>
      <c:catAx>
        <c:axId val="4803084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8033792"/>
        <c:crosses val="autoZero"/>
        <c:auto val="1"/>
        <c:lblAlgn val="ctr"/>
        <c:lblOffset val="100"/>
        <c:noMultiLvlLbl val="0"/>
      </c:catAx>
      <c:valAx>
        <c:axId val="48033792"/>
        <c:scaling>
          <c:orientation val="minMax"/>
          <c:max val="15"/>
        </c:scaling>
        <c:delete val="1"/>
        <c:axPos val="l"/>
        <c:numFmt formatCode="General" sourceLinked="1"/>
        <c:majorTickMark val="none"/>
        <c:minorTickMark val="none"/>
        <c:tickLblPos val="nextTo"/>
        <c:crossAx val="48030848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3BBCA721787C446CB9840C23D7949E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99E09-7655-47B6-9E98-E8BEBDCC68DE}"/>
      </w:docPartPr>
      <w:docPartBody>
        <w:p w:rsidR="00E62EBA" w:rsidRDefault="001A1241" w:rsidP="001A1241">
          <w:pPr>
            <w:pStyle w:val="3BBCA721787C446CB9840C23D7949EDB"/>
          </w:pPr>
          <w:r w:rsidRPr="00CE70D7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A4E039528C1940E8A1E70D40411CB0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C4FB797-A0F0-4184-8D45-94676B22E9C6}"/>
      </w:docPartPr>
      <w:docPartBody>
        <w:p w:rsidR="00E62EBA" w:rsidRDefault="001A1241" w:rsidP="001A1241">
          <w:pPr>
            <w:pStyle w:val="A4E039528C1940E8A1E70D40411CB0A5"/>
          </w:pPr>
          <w:r w:rsidRPr="00CE70D7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A1241"/>
    <w:rsid w:val="001A1241"/>
    <w:rsid w:val="00240DD6"/>
    <w:rsid w:val="00E3257C"/>
    <w:rsid w:val="00E62E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A1241"/>
    <w:rPr>
      <w:color w:val="808080"/>
    </w:rPr>
  </w:style>
  <w:style w:type="paragraph" w:customStyle="1" w:styleId="3BBCA721787C446CB9840C23D7949EDB">
    <w:name w:val="3BBCA721787C446CB9840C23D7949EDB"/>
    <w:rsid w:val="001A1241"/>
    <w:pPr>
      <w:widowControl w:val="0"/>
      <w:jc w:val="both"/>
    </w:pPr>
  </w:style>
  <w:style w:type="paragraph" w:customStyle="1" w:styleId="A4E039528C1940E8A1E70D40411CB0A5">
    <w:name w:val="A4E039528C1940E8A1E70D40411CB0A5"/>
    <w:rsid w:val="001A1241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1</Pages>
  <Words>28022</Words>
  <Characters>159726</Characters>
  <Application>Microsoft Office Word</Application>
  <DocSecurity>0</DocSecurity>
  <Lines>1331</Lines>
  <Paragraphs>374</Paragraphs>
  <ScaleCrop>false</ScaleCrop>
  <Company/>
  <LinksUpToDate>false</LinksUpToDate>
  <CharactersWithSpaces>187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onymous</dc:creator>
  <cp:keywords/>
  <dc:description/>
  <cp:lastModifiedBy>Debraj Chattaraj</cp:lastModifiedBy>
  <cp:revision>5</cp:revision>
  <dcterms:created xsi:type="dcterms:W3CDTF">2023-03-06T07:56:00Z</dcterms:created>
  <dcterms:modified xsi:type="dcterms:W3CDTF">2023-03-09T0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6">
    <vt:lpwstr>True</vt:lpwstr>
  </property>
</Properties>
</file>